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52E7DE61" w14:textId="0DC9F4A8" w:rsidR="001A71B4" w:rsidRDefault="00F12B9D" w:rsidP="00444434">
      <w:pPr>
        <w:pStyle w:val="0-25TableTitle"/>
      </w:pPr>
      <w:bookmarkStart w:id="0" w:name="_Hlk54255259"/>
      <w:bookmarkStart w:id="1" w:name="_Toc495045793"/>
      <w:bookmarkStart w:id="2" w:name="_Toc508619310"/>
      <w:bookmarkStart w:id="3" w:name="_Toc521678552"/>
      <w:bookmarkStart w:id="4" w:name="_Toc521918649"/>
      <w:bookmarkStart w:id="5" w:name="_Toc522278044"/>
      <w:bookmarkStart w:id="6" w:name="_Toc527026165"/>
      <w:bookmarkStart w:id="7" w:name="_Toc527029885"/>
      <w:bookmarkStart w:id="8" w:name="_Toc529793614"/>
      <w:bookmarkStart w:id="9" w:name="_Toc530057551"/>
      <w:bookmarkStart w:id="10" w:name="_Toc531100242"/>
      <w:bookmarkStart w:id="11" w:name="_Toc34304771"/>
      <w:bookmarkStart w:id="12" w:name="_Toc34305146"/>
      <w:bookmarkStart w:id="13" w:name="_Toc36623100"/>
      <w:bookmarkStart w:id="14" w:name="_Toc53645791"/>
      <w:bookmarkStart w:id="15" w:name="_Toc53728925"/>
      <w:bookmarkStart w:id="16" w:name="_Hlk36203331"/>
      <w:bookmarkStart w:id="17" w:name="_Toc53939930"/>
      <w:bookmarkStart w:id="18" w:name="_Toc53949448"/>
      <w:bookmarkStart w:id="19" w:name="_Toc53949488"/>
      <w:bookmarkStart w:id="20" w:name="_Toc54877018"/>
      <w:bookmarkStart w:id="21" w:name="_Toc54877273"/>
      <w:bookmarkStart w:id="22" w:name="_Toc55246896"/>
      <w:bookmarkStart w:id="23" w:name="_Toc55828549"/>
      <w:bookmarkStart w:id="24" w:name="_Toc81225607"/>
      <w:bookmarkStart w:id="25" w:name="_Toc94181693"/>
      <w:bookmarkStart w:id="26" w:name="_Toc94181778"/>
      <w:r w:rsidRPr="008C7EB3">
        <w:t xml:space="preserve">Top </w:t>
      </w:r>
      <w:r w:rsidR="001507DC">
        <w:t>1</w:t>
      </w:r>
      <w:r w:rsidRPr="008C7EB3">
        <w:t xml:space="preserve">0 </w:t>
      </w:r>
      <w:r w:rsidR="00C85F60">
        <w:t>Gene Ontology</w:t>
      </w:r>
      <w:r w:rsidR="00C85F60" w:rsidRPr="008C7EB3">
        <w:t xml:space="preserve"> </w:t>
      </w:r>
      <w:r w:rsidR="007C3AEA" w:rsidRPr="008C7EB3">
        <w:t xml:space="preserve">Biological Process </w:t>
      </w:r>
      <w:r w:rsidR="008076A2" w:rsidRPr="008C7EB3">
        <w:t>Gene Sets Ranked by Potency of Perturbation</w:t>
      </w:r>
      <w:r w:rsidR="00B73D47">
        <w:t xml:space="preserve">, </w:t>
      </w:r>
      <w:r w:rsidR="008076A2" w:rsidRPr="008C7EB3">
        <w:t xml:space="preserve">Sorted by </w:t>
      </w:r>
      <w:r w:rsidR="008076A2">
        <w:t xml:space="preserve">Benchmark Dose </w:t>
      </w:r>
      <w:proofErr w:type="spellStart"/>
      <w:r w:rsidR="008076A2" w:rsidRPr="008C7EB3">
        <w:t>Median</w:t>
      </w:r>
      <w:bookmarkEnd w:id="1"/>
      <w:bookmarkEnd w:id="2"/>
      <w:bookmarkEnd w:id="3"/>
      <w:bookmarkEnd w:id="4"/>
      <w:bookmarkEnd w:id="5"/>
      <w:bookmarkEnd w:id="6"/>
      <w:bookmarkEnd w:id="7"/>
      <w:bookmarkEnd w:id="8"/>
      <w:bookmarkEnd w:id="9"/>
      <w:bookmarkEnd w:id="10"/>
      <w:r w:rsidR="00FF1E4C" w:rsidRPr="003F1F6F">
        <w:rPr>
          <w:vertAlign w:val="superscript"/>
        </w:rPr>
        <w:t>a</w:t>
      </w:r>
      <w:bookmarkEnd w:id="11"/>
      <w:bookmarkEnd w:id="12"/>
      <w:bookmarkEnd w:id="13"/>
      <w:bookmarkEnd w:id="14"/>
      <w:bookmarkEnd w:id="15"/>
      <w:bookmarkEnd w:id="17"/>
      <w:bookmarkEnd w:id="18"/>
      <w:bookmarkEnd w:id="19"/>
      <w:bookmarkEnd w:id="20"/>
      <w:bookmarkEnd w:id="21"/>
      <w:bookmarkEnd w:id="22"/>
      <w:bookmarkEnd w:id="23"/>
      <w:bookmarkEnd w:id="24"/>
      <w:bookmarkEnd w:id="25"/>
      <w:bookmarkEnd w:id="26"/>
      <w:proofErr w:type="spellEnd"/>
    </w:p>
    <w:tbl>
      <w:tblPr>
        <w:tblStyle w:val="TableGrid"/>
        <w:tblW w:w="9374" w:type="dxa"/>
        <w:tblLook w:val="04A0" w:firstRow="1" w:lastRow="0" w:firstColumn="1" w:lastColumn="0" w:noHBand="0" w:noVBand="1"/>
      </w:tblPr>
      <w:tblGrid>
        <w:gridCol w:w="1627"/>
        <w:gridCol w:w="1461"/>
        <w:gridCol w:w="994"/>
        <w:gridCol w:w="1210"/>
        <w:gridCol w:w="1116"/>
        <w:gridCol w:w="1066"/>
        <w:gridCol w:w="950"/>
        <w:gridCol w:w="950"/>
      </w:tblGrid>
      <w:tr w:rsidR="00A03BC9" w:rsidRPr="00A03BC9" w14:paraId="66522E70" w14:textId="77777777" w:rsidTr="00241D33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330"/>
        </w:trPr>
        <w:tc>
          <w:tcPr>
            <w:tcW w:w="1627" w:type="dxa"/>
            <w:noWrap/>
            <w:hideMark/>
          </w:tcPr>
          <w:p w14:paraId="032DC293" w14:textId="77777777" w:rsidR="00A03BC9" w:rsidRPr="00A03BC9" w:rsidRDefault="00A03BC9" w:rsidP="00A03BC9">
            <w:pPr>
              <w:pStyle w:val="0-28TableHead"/>
            </w:pPr>
            <w:r w:rsidRPr="00A03BC9">
              <w:t>Category Name</w:t>
            </w:r>
          </w:p>
        </w:tc>
        <w:tc>
          <w:tcPr>
            <w:tcW w:w="1461" w:type="dxa"/>
            <w:noWrap/>
            <w:hideMark/>
          </w:tcPr>
          <w:p w14:paraId="0D8E3269" w14:textId="77777777" w:rsidR="00A03BC9" w:rsidRPr="00A03BC9" w:rsidRDefault="00A03BC9" w:rsidP="00A03BC9">
            <w:pPr>
              <w:pStyle w:val="0-28TableHead"/>
            </w:pPr>
            <w:r w:rsidRPr="00A03BC9">
              <w:t>Input Genes/Platform Genes in Gene Set</w:t>
            </w:r>
          </w:p>
        </w:tc>
        <w:tc>
          <w:tcPr>
            <w:tcW w:w="994" w:type="dxa"/>
            <w:noWrap/>
            <w:hideMark/>
          </w:tcPr>
          <w:p w14:paraId="233091AF" w14:textId="77777777" w:rsidR="00A03BC9" w:rsidRPr="00A03BC9" w:rsidRDefault="00A03BC9" w:rsidP="00A03BC9">
            <w:pPr>
              <w:pStyle w:val="0-28TableHead"/>
            </w:pPr>
            <w:r w:rsidRPr="00A03BC9">
              <w:t>% Gene Set Coverage</w:t>
            </w:r>
          </w:p>
        </w:tc>
        <w:tc>
          <w:tcPr>
            <w:tcW w:w="1210" w:type="dxa"/>
            <w:noWrap/>
            <w:hideMark/>
          </w:tcPr>
          <w:p w14:paraId="19519F26" w14:textId="77777777" w:rsidR="00A03BC9" w:rsidRPr="00A03BC9" w:rsidRDefault="00A03BC9" w:rsidP="00A03BC9">
            <w:pPr>
              <w:pStyle w:val="0-28TableHead"/>
            </w:pPr>
            <w:r w:rsidRPr="00A03BC9">
              <w:t>Active Genes</w:t>
            </w:r>
          </w:p>
        </w:tc>
        <w:tc>
          <w:tcPr>
            <w:tcW w:w="1116" w:type="dxa"/>
            <w:noWrap/>
            <w:hideMark/>
          </w:tcPr>
          <w:p w14:paraId="6B532D99" w14:textId="38E112AE" w:rsidR="00A03BC9" w:rsidRPr="00A03BC9" w:rsidRDefault="00A03BC9" w:rsidP="00A03BC9">
            <w:pPr>
              <w:pStyle w:val="0-28TableHead"/>
            </w:pPr>
            <w:r w:rsidRPr="00A03BC9">
              <w:t>BMD</w:t>
            </w:r>
            <w:r w:rsidRPr="00A03BC9">
              <w:rPr>
                <w:vertAlign w:val="subscript"/>
              </w:rPr>
              <w:t>1Std</w:t>
            </w:r>
            <w:r w:rsidRPr="00A03BC9">
              <w:t xml:space="preserve"> Median of Gene Set Transcripts (mg/kg</w:t>
            </w:r>
            <w:r w:rsidR="007739AF">
              <w:t>)</w:t>
            </w:r>
          </w:p>
        </w:tc>
        <w:tc>
          <w:tcPr>
            <w:tcW w:w="1066" w:type="dxa"/>
            <w:noWrap/>
            <w:hideMark/>
          </w:tcPr>
          <w:p w14:paraId="71093AA5" w14:textId="77777777" w:rsidR="00A03BC9" w:rsidRPr="00A03BC9" w:rsidRDefault="00A03BC9" w:rsidP="00A03BC9">
            <w:pPr>
              <w:pStyle w:val="0-28TableHead"/>
            </w:pPr>
            <w:r w:rsidRPr="00A03BC9">
              <w:t>Median BMD</w:t>
            </w:r>
            <w:r w:rsidRPr="00A03BC9">
              <w:rPr>
                <w:vertAlign w:val="subscript"/>
              </w:rPr>
              <w:t>L1Std</w:t>
            </w:r>
            <w:r w:rsidRPr="00A03BC9">
              <w:t>–BMD</w:t>
            </w:r>
            <w:r w:rsidRPr="00A03BC9">
              <w:rPr>
                <w:vertAlign w:val="subscript"/>
              </w:rPr>
              <w:t>U1Std</w:t>
            </w:r>
            <w:r w:rsidRPr="00A03BC9">
              <w:t xml:space="preserve"> (mg/kg)</w:t>
            </w:r>
          </w:p>
        </w:tc>
        <w:tc>
          <w:tcPr>
            <w:tcW w:w="950" w:type="dxa"/>
            <w:noWrap/>
            <w:hideMark/>
          </w:tcPr>
          <w:p w14:paraId="0A1BB3B9" w14:textId="77777777" w:rsidR="00A03BC9" w:rsidRPr="00A03BC9" w:rsidRDefault="00A03BC9" w:rsidP="00A03BC9">
            <w:pPr>
              <w:pStyle w:val="0-28TableHead"/>
            </w:pPr>
            <w:r w:rsidRPr="00A03BC9">
              <w:t>Genes with Changed Direction Up</w:t>
            </w:r>
          </w:p>
        </w:tc>
        <w:tc>
          <w:tcPr>
            <w:tcW w:w="950" w:type="dxa"/>
            <w:noWrap/>
            <w:hideMark/>
          </w:tcPr>
          <w:p w14:paraId="63CA6359" w14:textId="77777777" w:rsidR="00A03BC9" w:rsidRPr="00A03BC9" w:rsidRDefault="00A03BC9" w:rsidP="00A03BC9">
            <w:pPr>
              <w:pStyle w:val="0-28TableHead"/>
            </w:pPr>
            <w:r w:rsidRPr="00A03BC9">
              <w:t>Genes with Changed Direction Down</w:t>
            </w:r>
          </w:p>
        </w:tc>
      </w:tr>
      <w:tr w:rsidR="00A03BC9" w:rsidRPr="00A03BC9" w14:paraId="53D66F74" w14:textId="77777777" w:rsidTr="00241D33">
        <w:trPr>
          <w:trHeight w:val="290"/>
        </w:trPr>
        <w:tc>
          <w:tcPr>
            <w:tcW w:w="1627" w:type="dxa"/>
            <w:noWrap/>
            <w:hideMark/>
          </w:tcPr>
          <w:p w14:paraId="79CC681C" w14:textId="77777777" w:rsidR="00A03BC9" w:rsidRPr="00A03BC9" w:rsidRDefault="00A03BC9" w:rsidP="00A03BC9">
            <w:pPr>
              <w:pStyle w:val="0-29TableBody"/>
            </w:pPr>
            <w:r w:rsidRPr="00C71995">
              <w:rPr>
                <w:b/>
                <w:bCs/>
              </w:rPr>
              <w:t>GO:0043153</w:t>
            </w:r>
            <w:r w:rsidRPr="00A03BC9">
              <w:t xml:space="preserve"> entrainment of circadian clock by photoperiod</w:t>
            </w:r>
          </w:p>
        </w:tc>
        <w:tc>
          <w:tcPr>
            <w:tcW w:w="1461" w:type="dxa"/>
            <w:noWrap/>
            <w:hideMark/>
          </w:tcPr>
          <w:p w14:paraId="31C2E9D1" w14:textId="77777777" w:rsidR="00A03BC9" w:rsidRPr="00A03BC9" w:rsidRDefault="00A03BC9" w:rsidP="00A03BC9">
            <w:pPr>
              <w:pStyle w:val="0-29TableBody"/>
              <w:jc w:val="center"/>
            </w:pPr>
            <w:r w:rsidRPr="00A03BC9">
              <w:t>3/27</w:t>
            </w:r>
          </w:p>
        </w:tc>
        <w:tc>
          <w:tcPr>
            <w:tcW w:w="994" w:type="dxa"/>
            <w:noWrap/>
            <w:hideMark/>
          </w:tcPr>
          <w:p w14:paraId="1D90C348" w14:textId="77777777" w:rsidR="00A03BC9" w:rsidRPr="00A03BC9" w:rsidRDefault="00A03BC9" w:rsidP="00A03BC9">
            <w:pPr>
              <w:pStyle w:val="0-29TableBody"/>
              <w:jc w:val="center"/>
            </w:pPr>
            <w:r w:rsidRPr="00A03BC9">
              <w:t>11</w:t>
            </w:r>
          </w:p>
        </w:tc>
        <w:tc>
          <w:tcPr>
            <w:tcW w:w="1210" w:type="dxa"/>
            <w:noWrap/>
            <w:hideMark/>
          </w:tcPr>
          <w:p w14:paraId="55A05827" w14:textId="6AC60F14" w:rsidR="00A03BC9" w:rsidRPr="00A03BC9" w:rsidRDefault="00A03BC9" w:rsidP="00A03BC9">
            <w:pPr>
              <w:pStyle w:val="0-29TableBody"/>
              <w:jc w:val="center"/>
            </w:pPr>
            <w:r w:rsidRPr="00C71995">
              <w:rPr>
                <w:i/>
                <w:iCs/>
              </w:rPr>
              <w:t>Per3</w:t>
            </w:r>
            <w:r w:rsidRPr="00A03BC9">
              <w:t>;</w:t>
            </w:r>
            <w:r>
              <w:t xml:space="preserve"> </w:t>
            </w:r>
            <w:r w:rsidRPr="00C71995">
              <w:rPr>
                <w:i/>
                <w:iCs/>
              </w:rPr>
              <w:t>Cry2</w:t>
            </w:r>
            <w:r w:rsidRPr="00A03BC9">
              <w:t>;</w:t>
            </w:r>
            <w:r>
              <w:t xml:space="preserve"> </w:t>
            </w:r>
            <w:r w:rsidRPr="00C71995">
              <w:rPr>
                <w:i/>
                <w:iCs/>
              </w:rPr>
              <w:t>Bhlhe40</w:t>
            </w:r>
          </w:p>
        </w:tc>
        <w:tc>
          <w:tcPr>
            <w:tcW w:w="1116" w:type="dxa"/>
            <w:noWrap/>
            <w:hideMark/>
          </w:tcPr>
          <w:p w14:paraId="0362B673" w14:textId="782DF167" w:rsidR="00A03BC9" w:rsidRPr="00A03BC9" w:rsidRDefault="00A03BC9" w:rsidP="00A03BC9">
            <w:pPr>
              <w:pStyle w:val="0-29TableBody"/>
              <w:jc w:val="center"/>
            </w:pPr>
            <w:r w:rsidRPr="00A03BC9">
              <w:t>&lt;21.7</w:t>
            </w:r>
            <w:r w:rsidRPr="00A03BC9">
              <w:rPr>
                <w:vertAlign w:val="superscript"/>
              </w:rPr>
              <w:t>b</w:t>
            </w:r>
          </w:p>
        </w:tc>
        <w:tc>
          <w:tcPr>
            <w:tcW w:w="1066" w:type="dxa"/>
            <w:noWrap/>
            <w:hideMark/>
          </w:tcPr>
          <w:p w14:paraId="7CFE0AED" w14:textId="77777777" w:rsidR="00A03BC9" w:rsidRPr="00A03BC9" w:rsidRDefault="00A03BC9" w:rsidP="00A03BC9">
            <w:pPr>
              <w:pStyle w:val="0-29TableBody"/>
              <w:jc w:val="center"/>
            </w:pPr>
            <w:r w:rsidRPr="00A03BC9">
              <w:t>NR</w:t>
            </w:r>
          </w:p>
        </w:tc>
        <w:tc>
          <w:tcPr>
            <w:tcW w:w="950" w:type="dxa"/>
            <w:noWrap/>
            <w:hideMark/>
          </w:tcPr>
          <w:p w14:paraId="38F62C4C" w14:textId="77777777" w:rsidR="00A03BC9" w:rsidRPr="00A03BC9" w:rsidRDefault="00A03BC9" w:rsidP="00A03BC9">
            <w:pPr>
              <w:pStyle w:val="0-29TableBody"/>
              <w:jc w:val="center"/>
            </w:pPr>
            <w:r w:rsidRPr="00A03BC9">
              <w:t>3</w:t>
            </w:r>
          </w:p>
        </w:tc>
        <w:tc>
          <w:tcPr>
            <w:tcW w:w="950" w:type="dxa"/>
            <w:noWrap/>
            <w:hideMark/>
          </w:tcPr>
          <w:p w14:paraId="570E1F5F" w14:textId="77777777" w:rsidR="00A03BC9" w:rsidRPr="00A03BC9" w:rsidRDefault="00A03BC9" w:rsidP="00A03BC9">
            <w:pPr>
              <w:pStyle w:val="0-29TableBody"/>
              <w:jc w:val="center"/>
            </w:pPr>
            <w:r w:rsidRPr="00A03BC9">
              <w:t>0</w:t>
            </w:r>
          </w:p>
        </w:tc>
      </w:tr>
      <w:tr w:rsidR="00A03BC9" w:rsidRPr="00A03BC9" w14:paraId="197EE5D1" w14:textId="77777777" w:rsidTr="00241D33">
        <w:trPr>
          <w:trHeight w:val="290"/>
        </w:trPr>
        <w:tc>
          <w:tcPr>
            <w:tcW w:w="1627" w:type="dxa"/>
            <w:noWrap/>
            <w:hideMark/>
          </w:tcPr>
          <w:p w14:paraId="647E9D37" w14:textId="77777777" w:rsidR="00A03BC9" w:rsidRPr="00A03BC9" w:rsidRDefault="00A03BC9" w:rsidP="00A03BC9">
            <w:pPr>
              <w:pStyle w:val="0-29TableBody"/>
            </w:pPr>
            <w:r w:rsidRPr="00C71995">
              <w:rPr>
                <w:b/>
                <w:bCs/>
              </w:rPr>
              <w:t>GO:0097067</w:t>
            </w:r>
            <w:r w:rsidRPr="00A03BC9">
              <w:t xml:space="preserve"> cellular response to thyroid hormone stimulus</w:t>
            </w:r>
          </w:p>
        </w:tc>
        <w:tc>
          <w:tcPr>
            <w:tcW w:w="1461" w:type="dxa"/>
            <w:noWrap/>
            <w:hideMark/>
          </w:tcPr>
          <w:p w14:paraId="68622C48" w14:textId="77777777" w:rsidR="00A03BC9" w:rsidRPr="00A03BC9" w:rsidRDefault="00A03BC9" w:rsidP="00A03BC9">
            <w:pPr>
              <w:pStyle w:val="0-29TableBody"/>
              <w:jc w:val="center"/>
            </w:pPr>
            <w:r w:rsidRPr="00A03BC9">
              <w:t>3/24</w:t>
            </w:r>
          </w:p>
        </w:tc>
        <w:tc>
          <w:tcPr>
            <w:tcW w:w="994" w:type="dxa"/>
            <w:noWrap/>
            <w:hideMark/>
          </w:tcPr>
          <w:p w14:paraId="1949B62D" w14:textId="77777777" w:rsidR="00A03BC9" w:rsidRPr="00A03BC9" w:rsidRDefault="00A03BC9" w:rsidP="00A03BC9">
            <w:pPr>
              <w:pStyle w:val="0-29TableBody"/>
              <w:jc w:val="center"/>
            </w:pPr>
            <w:r w:rsidRPr="00A03BC9">
              <w:t>13</w:t>
            </w:r>
          </w:p>
        </w:tc>
        <w:tc>
          <w:tcPr>
            <w:tcW w:w="1210" w:type="dxa"/>
            <w:noWrap/>
            <w:hideMark/>
          </w:tcPr>
          <w:p w14:paraId="3BDEA507" w14:textId="787446D3" w:rsidR="00A03BC9" w:rsidRPr="00A03BC9" w:rsidRDefault="00A03BC9" w:rsidP="00A03BC9">
            <w:pPr>
              <w:pStyle w:val="0-29TableBody"/>
              <w:jc w:val="center"/>
            </w:pPr>
            <w:proofErr w:type="spellStart"/>
            <w:r w:rsidRPr="00C71995">
              <w:rPr>
                <w:i/>
                <w:iCs/>
              </w:rPr>
              <w:t>Gclc</w:t>
            </w:r>
            <w:proofErr w:type="spellEnd"/>
            <w:r w:rsidRPr="00A03BC9">
              <w:t>;</w:t>
            </w:r>
            <w:r>
              <w:t xml:space="preserve"> </w:t>
            </w:r>
            <w:r w:rsidRPr="00C71995">
              <w:rPr>
                <w:i/>
                <w:iCs/>
              </w:rPr>
              <w:t>Klf9</w:t>
            </w:r>
            <w:r w:rsidRPr="00A03BC9">
              <w:t>;</w:t>
            </w:r>
            <w:r>
              <w:t xml:space="preserve"> </w:t>
            </w:r>
            <w:proofErr w:type="spellStart"/>
            <w:r w:rsidRPr="00C71995">
              <w:rPr>
                <w:i/>
                <w:iCs/>
              </w:rPr>
              <w:t>Gclm</w:t>
            </w:r>
            <w:proofErr w:type="spellEnd"/>
          </w:p>
        </w:tc>
        <w:tc>
          <w:tcPr>
            <w:tcW w:w="1116" w:type="dxa"/>
            <w:noWrap/>
            <w:hideMark/>
          </w:tcPr>
          <w:p w14:paraId="676DDEB9" w14:textId="1592FC2C" w:rsidR="00A03BC9" w:rsidRPr="00A03BC9" w:rsidRDefault="00A03BC9" w:rsidP="00A03BC9">
            <w:pPr>
              <w:pStyle w:val="0-29TableBody"/>
              <w:jc w:val="center"/>
            </w:pPr>
            <w:r w:rsidRPr="00A03BC9">
              <w:t>&lt;21.7</w:t>
            </w:r>
          </w:p>
        </w:tc>
        <w:tc>
          <w:tcPr>
            <w:tcW w:w="1066" w:type="dxa"/>
            <w:noWrap/>
            <w:hideMark/>
          </w:tcPr>
          <w:p w14:paraId="7D064F99" w14:textId="77777777" w:rsidR="00A03BC9" w:rsidRPr="00A03BC9" w:rsidRDefault="00A03BC9" w:rsidP="00A03BC9">
            <w:pPr>
              <w:pStyle w:val="0-29TableBody"/>
              <w:jc w:val="center"/>
            </w:pPr>
            <w:r w:rsidRPr="00A03BC9">
              <w:t>NR</w:t>
            </w:r>
          </w:p>
        </w:tc>
        <w:tc>
          <w:tcPr>
            <w:tcW w:w="950" w:type="dxa"/>
            <w:noWrap/>
            <w:hideMark/>
          </w:tcPr>
          <w:p w14:paraId="76288C1A" w14:textId="77777777" w:rsidR="00A03BC9" w:rsidRPr="00A03BC9" w:rsidRDefault="00A03BC9" w:rsidP="00A03BC9">
            <w:pPr>
              <w:pStyle w:val="0-29TableBody"/>
              <w:jc w:val="center"/>
            </w:pPr>
            <w:r w:rsidRPr="00A03BC9">
              <w:t>3</w:t>
            </w:r>
          </w:p>
        </w:tc>
        <w:tc>
          <w:tcPr>
            <w:tcW w:w="950" w:type="dxa"/>
            <w:noWrap/>
            <w:hideMark/>
          </w:tcPr>
          <w:p w14:paraId="0C93B477" w14:textId="77777777" w:rsidR="00A03BC9" w:rsidRPr="00A03BC9" w:rsidRDefault="00A03BC9" w:rsidP="00A03BC9">
            <w:pPr>
              <w:pStyle w:val="0-29TableBody"/>
              <w:jc w:val="center"/>
            </w:pPr>
            <w:r w:rsidRPr="00A03BC9">
              <w:t>0</w:t>
            </w:r>
          </w:p>
        </w:tc>
      </w:tr>
      <w:tr w:rsidR="00A03BC9" w:rsidRPr="00A03BC9" w14:paraId="1CE4B188" w14:textId="77777777" w:rsidTr="00241D33">
        <w:trPr>
          <w:trHeight w:val="290"/>
        </w:trPr>
        <w:tc>
          <w:tcPr>
            <w:tcW w:w="1627" w:type="dxa"/>
            <w:noWrap/>
            <w:hideMark/>
          </w:tcPr>
          <w:p w14:paraId="34433953" w14:textId="77777777" w:rsidR="00A03BC9" w:rsidRPr="00A03BC9" w:rsidRDefault="00A03BC9" w:rsidP="00A03BC9">
            <w:pPr>
              <w:pStyle w:val="0-29TableBody"/>
            </w:pPr>
            <w:r w:rsidRPr="00C71995">
              <w:rPr>
                <w:b/>
                <w:bCs/>
              </w:rPr>
              <w:t>GO:0015804</w:t>
            </w:r>
            <w:r w:rsidRPr="00A03BC9">
              <w:t xml:space="preserve"> neutral amino acid transport</w:t>
            </w:r>
          </w:p>
        </w:tc>
        <w:tc>
          <w:tcPr>
            <w:tcW w:w="1461" w:type="dxa"/>
            <w:noWrap/>
            <w:hideMark/>
          </w:tcPr>
          <w:p w14:paraId="11FAFA0D" w14:textId="77777777" w:rsidR="00A03BC9" w:rsidRPr="00A03BC9" w:rsidRDefault="00A03BC9" w:rsidP="00A03BC9">
            <w:pPr>
              <w:pStyle w:val="0-29TableBody"/>
              <w:jc w:val="center"/>
            </w:pPr>
            <w:r w:rsidRPr="00A03BC9">
              <w:t>3/35</w:t>
            </w:r>
          </w:p>
        </w:tc>
        <w:tc>
          <w:tcPr>
            <w:tcW w:w="994" w:type="dxa"/>
            <w:noWrap/>
            <w:hideMark/>
          </w:tcPr>
          <w:p w14:paraId="6457707B" w14:textId="77777777" w:rsidR="00A03BC9" w:rsidRPr="00A03BC9" w:rsidRDefault="00A03BC9" w:rsidP="00A03BC9">
            <w:pPr>
              <w:pStyle w:val="0-29TableBody"/>
              <w:jc w:val="center"/>
            </w:pPr>
            <w:r w:rsidRPr="00A03BC9">
              <w:t>9</w:t>
            </w:r>
          </w:p>
        </w:tc>
        <w:tc>
          <w:tcPr>
            <w:tcW w:w="1210" w:type="dxa"/>
            <w:noWrap/>
            <w:hideMark/>
          </w:tcPr>
          <w:p w14:paraId="0982FB86" w14:textId="75554F5D" w:rsidR="00A03BC9" w:rsidRPr="00A03BC9" w:rsidRDefault="00A03BC9" w:rsidP="00A03BC9">
            <w:pPr>
              <w:pStyle w:val="0-29TableBody"/>
              <w:jc w:val="center"/>
            </w:pPr>
            <w:r w:rsidRPr="00C71995">
              <w:rPr>
                <w:i/>
                <w:iCs/>
              </w:rPr>
              <w:t>Slc3a2</w:t>
            </w:r>
            <w:r w:rsidRPr="00A03BC9">
              <w:t>;</w:t>
            </w:r>
            <w:r>
              <w:t xml:space="preserve"> </w:t>
            </w:r>
            <w:r w:rsidRPr="00C71995">
              <w:rPr>
                <w:i/>
                <w:iCs/>
              </w:rPr>
              <w:t>Nfe2l1</w:t>
            </w:r>
            <w:r w:rsidRPr="00A03BC9">
              <w:t>;</w:t>
            </w:r>
            <w:r>
              <w:t xml:space="preserve"> </w:t>
            </w:r>
            <w:r w:rsidRPr="00C71995">
              <w:rPr>
                <w:i/>
                <w:iCs/>
              </w:rPr>
              <w:t>Slc6a6</w:t>
            </w:r>
          </w:p>
        </w:tc>
        <w:tc>
          <w:tcPr>
            <w:tcW w:w="1116" w:type="dxa"/>
            <w:noWrap/>
            <w:hideMark/>
          </w:tcPr>
          <w:p w14:paraId="00F7F92F" w14:textId="7F6579B9" w:rsidR="00A03BC9" w:rsidRPr="00A03BC9" w:rsidRDefault="00A03BC9" w:rsidP="00A03BC9">
            <w:pPr>
              <w:pStyle w:val="0-29TableBody"/>
              <w:jc w:val="center"/>
            </w:pPr>
            <w:r w:rsidRPr="00A03BC9">
              <w:t>23.</w:t>
            </w:r>
            <w:r w:rsidR="00C71995">
              <w:t>8</w:t>
            </w:r>
          </w:p>
        </w:tc>
        <w:tc>
          <w:tcPr>
            <w:tcW w:w="1066" w:type="dxa"/>
            <w:noWrap/>
            <w:hideMark/>
          </w:tcPr>
          <w:p w14:paraId="441F27B6" w14:textId="3A22BD8E" w:rsidR="00A03BC9" w:rsidRPr="00A03BC9" w:rsidRDefault="00A03BC9" w:rsidP="00A03BC9">
            <w:pPr>
              <w:pStyle w:val="0-29TableBody"/>
              <w:jc w:val="center"/>
            </w:pPr>
            <w:r w:rsidRPr="00A03BC9">
              <w:t>15.</w:t>
            </w:r>
            <w:r w:rsidR="00C71995">
              <w:t>2</w:t>
            </w:r>
            <w:r w:rsidR="001D15F1">
              <w:t>–</w:t>
            </w:r>
            <w:r w:rsidRPr="00A03BC9">
              <w:t>73.8</w:t>
            </w:r>
          </w:p>
        </w:tc>
        <w:tc>
          <w:tcPr>
            <w:tcW w:w="950" w:type="dxa"/>
            <w:noWrap/>
            <w:hideMark/>
          </w:tcPr>
          <w:p w14:paraId="7A434E53" w14:textId="77777777" w:rsidR="00A03BC9" w:rsidRPr="00A03BC9" w:rsidRDefault="00A03BC9" w:rsidP="00A03BC9">
            <w:pPr>
              <w:pStyle w:val="0-29TableBody"/>
              <w:jc w:val="center"/>
            </w:pPr>
            <w:r w:rsidRPr="00A03BC9">
              <w:t>2</w:t>
            </w:r>
          </w:p>
        </w:tc>
        <w:tc>
          <w:tcPr>
            <w:tcW w:w="950" w:type="dxa"/>
            <w:noWrap/>
            <w:hideMark/>
          </w:tcPr>
          <w:p w14:paraId="0320D053" w14:textId="77777777" w:rsidR="00A03BC9" w:rsidRPr="00A03BC9" w:rsidRDefault="00A03BC9" w:rsidP="00A03BC9">
            <w:pPr>
              <w:pStyle w:val="0-29TableBody"/>
              <w:jc w:val="center"/>
            </w:pPr>
            <w:r w:rsidRPr="00A03BC9">
              <w:t>1</w:t>
            </w:r>
          </w:p>
        </w:tc>
      </w:tr>
      <w:tr w:rsidR="00A03BC9" w:rsidRPr="00A03BC9" w14:paraId="3E44E747" w14:textId="77777777" w:rsidTr="00241D33">
        <w:trPr>
          <w:trHeight w:val="290"/>
        </w:trPr>
        <w:tc>
          <w:tcPr>
            <w:tcW w:w="1627" w:type="dxa"/>
            <w:noWrap/>
            <w:hideMark/>
          </w:tcPr>
          <w:p w14:paraId="0C7B7CC9" w14:textId="77777777" w:rsidR="00A03BC9" w:rsidRPr="00A03BC9" w:rsidRDefault="00A03BC9" w:rsidP="00A03BC9">
            <w:pPr>
              <w:pStyle w:val="0-29TableBody"/>
            </w:pPr>
            <w:r w:rsidRPr="00C71995">
              <w:rPr>
                <w:b/>
                <w:bCs/>
              </w:rPr>
              <w:t>GO:0032966</w:t>
            </w:r>
            <w:r w:rsidRPr="00A03BC9">
              <w:t xml:space="preserve"> negative regulation of collagen biosynthetic process</w:t>
            </w:r>
          </w:p>
        </w:tc>
        <w:tc>
          <w:tcPr>
            <w:tcW w:w="1461" w:type="dxa"/>
            <w:noWrap/>
            <w:hideMark/>
          </w:tcPr>
          <w:p w14:paraId="786EF558" w14:textId="77777777" w:rsidR="00A03BC9" w:rsidRPr="00A03BC9" w:rsidRDefault="00A03BC9" w:rsidP="00A03BC9">
            <w:pPr>
              <w:pStyle w:val="0-29TableBody"/>
              <w:jc w:val="center"/>
            </w:pPr>
            <w:r w:rsidRPr="00A03BC9">
              <w:t>3/17</w:t>
            </w:r>
          </w:p>
        </w:tc>
        <w:tc>
          <w:tcPr>
            <w:tcW w:w="994" w:type="dxa"/>
            <w:noWrap/>
            <w:hideMark/>
          </w:tcPr>
          <w:p w14:paraId="53C7385D" w14:textId="77777777" w:rsidR="00A03BC9" w:rsidRPr="00A03BC9" w:rsidRDefault="00A03BC9" w:rsidP="00A03BC9">
            <w:pPr>
              <w:pStyle w:val="0-29TableBody"/>
              <w:jc w:val="center"/>
            </w:pPr>
            <w:r w:rsidRPr="00A03BC9">
              <w:t>18</w:t>
            </w:r>
          </w:p>
        </w:tc>
        <w:tc>
          <w:tcPr>
            <w:tcW w:w="1210" w:type="dxa"/>
            <w:noWrap/>
            <w:hideMark/>
          </w:tcPr>
          <w:p w14:paraId="1CCA2A51" w14:textId="72735A61" w:rsidR="00A03BC9" w:rsidRPr="00A03BC9" w:rsidRDefault="00A03BC9" w:rsidP="00A03BC9">
            <w:pPr>
              <w:pStyle w:val="0-29TableBody"/>
              <w:jc w:val="center"/>
            </w:pPr>
            <w:r w:rsidRPr="00C71995">
              <w:rPr>
                <w:i/>
                <w:iCs/>
              </w:rPr>
              <w:t>Cyp2j4</w:t>
            </w:r>
            <w:r w:rsidRPr="00A03BC9">
              <w:t>;</w:t>
            </w:r>
            <w:r>
              <w:t xml:space="preserve"> </w:t>
            </w:r>
            <w:r w:rsidRPr="00C71995">
              <w:rPr>
                <w:i/>
                <w:iCs/>
              </w:rPr>
              <w:t>Errfi1</w:t>
            </w:r>
            <w:r w:rsidRPr="00A03BC9">
              <w:t>;</w:t>
            </w:r>
            <w:r>
              <w:t xml:space="preserve"> </w:t>
            </w:r>
            <w:proofErr w:type="spellStart"/>
            <w:r w:rsidRPr="00C71995">
              <w:rPr>
                <w:i/>
                <w:iCs/>
              </w:rPr>
              <w:t>Pparg</w:t>
            </w:r>
            <w:proofErr w:type="spellEnd"/>
          </w:p>
        </w:tc>
        <w:tc>
          <w:tcPr>
            <w:tcW w:w="1116" w:type="dxa"/>
            <w:noWrap/>
            <w:hideMark/>
          </w:tcPr>
          <w:p w14:paraId="12C639CC" w14:textId="61CEB225" w:rsidR="00A03BC9" w:rsidRPr="00A03BC9" w:rsidRDefault="00A03BC9" w:rsidP="00A03BC9">
            <w:pPr>
              <w:pStyle w:val="0-29TableBody"/>
              <w:jc w:val="center"/>
            </w:pPr>
            <w:r w:rsidRPr="00A03BC9">
              <w:t>29.4</w:t>
            </w:r>
          </w:p>
        </w:tc>
        <w:tc>
          <w:tcPr>
            <w:tcW w:w="1066" w:type="dxa"/>
            <w:noWrap/>
            <w:hideMark/>
          </w:tcPr>
          <w:p w14:paraId="59A40ED1" w14:textId="63D8F0E1" w:rsidR="00A03BC9" w:rsidRPr="00A03BC9" w:rsidRDefault="00A03BC9" w:rsidP="00A03BC9">
            <w:pPr>
              <w:pStyle w:val="0-29TableBody"/>
              <w:jc w:val="center"/>
            </w:pPr>
            <w:r w:rsidRPr="00A03BC9">
              <w:t>18.</w:t>
            </w:r>
            <w:r w:rsidR="00383363">
              <w:t>8</w:t>
            </w:r>
            <w:r w:rsidR="001D15F1">
              <w:t>–</w:t>
            </w:r>
            <w:r w:rsidRPr="00A03BC9">
              <w:t>53.5</w:t>
            </w:r>
          </w:p>
        </w:tc>
        <w:tc>
          <w:tcPr>
            <w:tcW w:w="950" w:type="dxa"/>
            <w:noWrap/>
            <w:hideMark/>
          </w:tcPr>
          <w:p w14:paraId="05D93B40" w14:textId="77777777" w:rsidR="00A03BC9" w:rsidRPr="00A03BC9" w:rsidRDefault="00A03BC9" w:rsidP="00A03BC9">
            <w:pPr>
              <w:pStyle w:val="0-29TableBody"/>
              <w:jc w:val="center"/>
            </w:pPr>
            <w:r w:rsidRPr="00A03BC9">
              <w:t>3</w:t>
            </w:r>
          </w:p>
        </w:tc>
        <w:tc>
          <w:tcPr>
            <w:tcW w:w="950" w:type="dxa"/>
            <w:noWrap/>
            <w:hideMark/>
          </w:tcPr>
          <w:p w14:paraId="79C2B920" w14:textId="77777777" w:rsidR="00A03BC9" w:rsidRPr="00A03BC9" w:rsidRDefault="00A03BC9" w:rsidP="00A03BC9">
            <w:pPr>
              <w:pStyle w:val="0-29TableBody"/>
              <w:jc w:val="center"/>
            </w:pPr>
            <w:r w:rsidRPr="00A03BC9">
              <w:t>0</w:t>
            </w:r>
          </w:p>
        </w:tc>
      </w:tr>
      <w:tr w:rsidR="00A03BC9" w:rsidRPr="00A03BC9" w14:paraId="4D8589FB" w14:textId="77777777" w:rsidTr="00241D33">
        <w:trPr>
          <w:trHeight w:val="290"/>
        </w:trPr>
        <w:tc>
          <w:tcPr>
            <w:tcW w:w="1627" w:type="dxa"/>
            <w:noWrap/>
            <w:hideMark/>
          </w:tcPr>
          <w:p w14:paraId="746962EF" w14:textId="77777777" w:rsidR="00A03BC9" w:rsidRPr="00A03BC9" w:rsidRDefault="00A03BC9" w:rsidP="00A03BC9">
            <w:pPr>
              <w:pStyle w:val="0-29TableBody"/>
            </w:pPr>
            <w:r w:rsidRPr="00C71995">
              <w:rPr>
                <w:b/>
                <w:bCs/>
              </w:rPr>
              <w:t>GO:0009404</w:t>
            </w:r>
            <w:r w:rsidRPr="00A03BC9">
              <w:t xml:space="preserve"> toxin metabolic process</w:t>
            </w:r>
          </w:p>
        </w:tc>
        <w:tc>
          <w:tcPr>
            <w:tcW w:w="1461" w:type="dxa"/>
            <w:noWrap/>
            <w:hideMark/>
          </w:tcPr>
          <w:p w14:paraId="0A056A5B" w14:textId="77777777" w:rsidR="00A03BC9" w:rsidRPr="00A03BC9" w:rsidRDefault="00A03BC9" w:rsidP="00A03BC9">
            <w:pPr>
              <w:pStyle w:val="0-29TableBody"/>
              <w:jc w:val="center"/>
            </w:pPr>
            <w:r w:rsidRPr="00A03BC9">
              <w:t>4/18</w:t>
            </w:r>
          </w:p>
        </w:tc>
        <w:tc>
          <w:tcPr>
            <w:tcW w:w="994" w:type="dxa"/>
            <w:noWrap/>
            <w:hideMark/>
          </w:tcPr>
          <w:p w14:paraId="0CCDDE88" w14:textId="77777777" w:rsidR="00A03BC9" w:rsidRPr="00A03BC9" w:rsidRDefault="00A03BC9" w:rsidP="00A03BC9">
            <w:pPr>
              <w:pStyle w:val="0-29TableBody"/>
              <w:jc w:val="center"/>
            </w:pPr>
            <w:r w:rsidRPr="00A03BC9">
              <w:t>22</w:t>
            </w:r>
          </w:p>
        </w:tc>
        <w:tc>
          <w:tcPr>
            <w:tcW w:w="1210" w:type="dxa"/>
            <w:noWrap/>
            <w:hideMark/>
          </w:tcPr>
          <w:p w14:paraId="50DEC718" w14:textId="4B41A30A" w:rsidR="00A03BC9" w:rsidRPr="00A03BC9" w:rsidRDefault="00A03BC9" w:rsidP="00A03BC9">
            <w:pPr>
              <w:pStyle w:val="0-29TableBody"/>
              <w:jc w:val="center"/>
            </w:pPr>
            <w:r w:rsidRPr="00C71995">
              <w:rPr>
                <w:i/>
                <w:iCs/>
              </w:rPr>
              <w:t>Gsta3</w:t>
            </w:r>
            <w:r w:rsidRPr="00A03BC9">
              <w:t>;</w:t>
            </w:r>
            <w:r>
              <w:t xml:space="preserve"> </w:t>
            </w:r>
            <w:r w:rsidRPr="00C71995">
              <w:rPr>
                <w:i/>
                <w:iCs/>
              </w:rPr>
              <w:t>Cyp1a1</w:t>
            </w:r>
            <w:r w:rsidRPr="00A03BC9">
              <w:t>;</w:t>
            </w:r>
            <w:r>
              <w:t xml:space="preserve"> </w:t>
            </w:r>
            <w:r w:rsidRPr="00C71995">
              <w:rPr>
                <w:i/>
                <w:iCs/>
              </w:rPr>
              <w:t>Akr7a3</w:t>
            </w:r>
            <w:r w:rsidRPr="00A03BC9">
              <w:t>;</w:t>
            </w:r>
            <w:r>
              <w:t xml:space="preserve"> </w:t>
            </w:r>
            <w:proofErr w:type="spellStart"/>
            <w:r w:rsidRPr="00C71995">
              <w:rPr>
                <w:i/>
                <w:iCs/>
              </w:rPr>
              <w:t>Ddc</w:t>
            </w:r>
            <w:proofErr w:type="spellEnd"/>
          </w:p>
        </w:tc>
        <w:tc>
          <w:tcPr>
            <w:tcW w:w="1116" w:type="dxa"/>
            <w:noWrap/>
            <w:hideMark/>
          </w:tcPr>
          <w:p w14:paraId="0D88CCB2" w14:textId="149DD609" w:rsidR="00A03BC9" w:rsidRPr="00A03BC9" w:rsidRDefault="00A03BC9" w:rsidP="00A03BC9">
            <w:pPr>
              <w:pStyle w:val="0-29TableBody"/>
              <w:jc w:val="center"/>
            </w:pPr>
            <w:r w:rsidRPr="00A03BC9">
              <w:t>29.</w:t>
            </w:r>
            <w:r w:rsidR="00C71995">
              <w:t>7</w:t>
            </w:r>
          </w:p>
        </w:tc>
        <w:tc>
          <w:tcPr>
            <w:tcW w:w="1066" w:type="dxa"/>
            <w:noWrap/>
            <w:hideMark/>
          </w:tcPr>
          <w:p w14:paraId="54218E7F" w14:textId="681EBA3A" w:rsidR="00A03BC9" w:rsidRPr="00A03BC9" w:rsidRDefault="00A03BC9" w:rsidP="00A03BC9">
            <w:pPr>
              <w:pStyle w:val="0-29TableBody"/>
              <w:jc w:val="center"/>
            </w:pPr>
            <w:r w:rsidRPr="00A03BC9">
              <w:t>14.</w:t>
            </w:r>
            <w:r w:rsidR="00383363">
              <w:t>9</w:t>
            </w:r>
            <w:r w:rsidR="001D15F1">
              <w:t>–</w:t>
            </w:r>
            <w:r w:rsidRPr="00A03BC9">
              <w:t>66.7</w:t>
            </w:r>
          </w:p>
        </w:tc>
        <w:tc>
          <w:tcPr>
            <w:tcW w:w="950" w:type="dxa"/>
            <w:noWrap/>
            <w:hideMark/>
          </w:tcPr>
          <w:p w14:paraId="26648311" w14:textId="77777777" w:rsidR="00A03BC9" w:rsidRPr="00A03BC9" w:rsidRDefault="00A03BC9" w:rsidP="00A03BC9">
            <w:pPr>
              <w:pStyle w:val="0-29TableBody"/>
              <w:jc w:val="center"/>
            </w:pPr>
            <w:r w:rsidRPr="00A03BC9">
              <w:t>4</w:t>
            </w:r>
          </w:p>
        </w:tc>
        <w:tc>
          <w:tcPr>
            <w:tcW w:w="950" w:type="dxa"/>
            <w:noWrap/>
            <w:hideMark/>
          </w:tcPr>
          <w:p w14:paraId="7904F059" w14:textId="77777777" w:rsidR="00A03BC9" w:rsidRPr="00A03BC9" w:rsidRDefault="00A03BC9" w:rsidP="00A03BC9">
            <w:pPr>
              <w:pStyle w:val="0-29TableBody"/>
              <w:jc w:val="center"/>
            </w:pPr>
            <w:r w:rsidRPr="00A03BC9">
              <w:t>0</w:t>
            </w:r>
          </w:p>
        </w:tc>
      </w:tr>
      <w:tr w:rsidR="00A03BC9" w:rsidRPr="00A03BC9" w14:paraId="737F83E7" w14:textId="77777777" w:rsidTr="00241D33">
        <w:trPr>
          <w:trHeight w:val="290"/>
        </w:trPr>
        <w:tc>
          <w:tcPr>
            <w:tcW w:w="1627" w:type="dxa"/>
            <w:noWrap/>
            <w:hideMark/>
          </w:tcPr>
          <w:p w14:paraId="170B4192" w14:textId="77777777" w:rsidR="00A03BC9" w:rsidRPr="00A03BC9" w:rsidRDefault="00A03BC9" w:rsidP="00A03BC9">
            <w:pPr>
              <w:pStyle w:val="0-29TableBody"/>
            </w:pPr>
            <w:r w:rsidRPr="00C71995">
              <w:rPr>
                <w:b/>
                <w:bCs/>
              </w:rPr>
              <w:t>GO:0120163</w:t>
            </w:r>
            <w:r w:rsidRPr="00A03BC9">
              <w:t xml:space="preserve"> negative regulation of cold-induced thermogenesis</w:t>
            </w:r>
          </w:p>
        </w:tc>
        <w:tc>
          <w:tcPr>
            <w:tcW w:w="1461" w:type="dxa"/>
            <w:noWrap/>
            <w:hideMark/>
          </w:tcPr>
          <w:p w14:paraId="25DF3A49" w14:textId="77777777" w:rsidR="00A03BC9" w:rsidRPr="00A03BC9" w:rsidRDefault="00A03BC9" w:rsidP="00A03BC9">
            <w:pPr>
              <w:pStyle w:val="0-29TableBody"/>
              <w:jc w:val="center"/>
            </w:pPr>
            <w:r w:rsidRPr="00A03BC9">
              <w:t>3/42</w:t>
            </w:r>
          </w:p>
        </w:tc>
        <w:tc>
          <w:tcPr>
            <w:tcW w:w="994" w:type="dxa"/>
            <w:noWrap/>
            <w:hideMark/>
          </w:tcPr>
          <w:p w14:paraId="7FCBB77E" w14:textId="77777777" w:rsidR="00A03BC9" w:rsidRPr="00A03BC9" w:rsidRDefault="00A03BC9" w:rsidP="00A03BC9">
            <w:pPr>
              <w:pStyle w:val="0-29TableBody"/>
              <w:jc w:val="center"/>
            </w:pPr>
            <w:r w:rsidRPr="00A03BC9">
              <w:t>7</w:t>
            </w:r>
          </w:p>
        </w:tc>
        <w:tc>
          <w:tcPr>
            <w:tcW w:w="1210" w:type="dxa"/>
            <w:noWrap/>
            <w:hideMark/>
          </w:tcPr>
          <w:p w14:paraId="454B46B9" w14:textId="41162483" w:rsidR="00A03BC9" w:rsidRPr="00A03BC9" w:rsidRDefault="00A03BC9" w:rsidP="00A03BC9">
            <w:pPr>
              <w:pStyle w:val="0-29TableBody"/>
              <w:jc w:val="center"/>
            </w:pPr>
            <w:r w:rsidRPr="00C71995">
              <w:rPr>
                <w:i/>
                <w:iCs/>
              </w:rPr>
              <w:t>Tle3</w:t>
            </w:r>
            <w:r w:rsidRPr="00A03BC9">
              <w:t>;</w:t>
            </w:r>
            <w:r>
              <w:t xml:space="preserve"> </w:t>
            </w:r>
            <w:r w:rsidRPr="00C71995">
              <w:rPr>
                <w:i/>
                <w:iCs/>
              </w:rPr>
              <w:t>Id1</w:t>
            </w:r>
            <w:r w:rsidRPr="00A03BC9">
              <w:t>;</w:t>
            </w:r>
            <w:r>
              <w:t xml:space="preserve"> </w:t>
            </w:r>
            <w:r w:rsidRPr="00C71995">
              <w:rPr>
                <w:i/>
                <w:iCs/>
              </w:rPr>
              <w:t>Aldh1a1</w:t>
            </w:r>
          </w:p>
        </w:tc>
        <w:tc>
          <w:tcPr>
            <w:tcW w:w="1116" w:type="dxa"/>
            <w:noWrap/>
            <w:hideMark/>
          </w:tcPr>
          <w:p w14:paraId="73E4FB0D" w14:textId="7DDB2AD8" w:rsidR="00A03BC9" w:rsidRPr="00A03BC9" w:rsidRDefault="00A03BC9" w:rsidP="00A03BC9">
            <w:pPr>
              <w:pStyle w:val="0-29TableBody"/>
              <w:jc w:val="center"/>
            </w:pPr>
            <w:r w:rsidRPr="00A03BC9">
              <w:t>33.1</w:t>
            </w:r>
          </w:p>
        </w:tc>
        <w:tc>
          <w:tcPr>
            <w:tcW w:w="1066" w:type="dxa"/>
            <w:noWrap/>
            <w:hideMark/>
          </w:tcPr>
          <w:p w14:paraId="32800561" w14:textId="2936347B" w:rsidR="00A03BC9" w:rsidRPr="00A03BC9" w:rsidRDefault="00A03BC9" w:rsidP="00A03BC9">
            <w:pPr>
              <w:pStyle w:val="0-29TableBody"/>
              <w:jc w:val="center"/>
            </w:pPr>
            <w:r w:rsidRPr="00A03BC9">
              <w:t>22.</w:t>
            </w:r>
            <w:r w:rsidR="00383363">
              <w:t>1</w:t>
            </w:r>
            <w:r w:rsidR="001D15F1">
              <w:t>–</w:t>
            </w:r>
            <w:r w:rsidRPr="00A03BC9">
              <w:t>57.0</w:t>
            </w:r>
          </w:p>
        </w:tc>
        <w:tc>
          <w:tcPr>
            <w:tcW w:w="950" w:type="dxa"/>
            <w:noWrap/>
            <w:hideMark/>
          </w:tcPr>
          <w:p w14:paraId="745B2431" w14:textId="77777777" w:rsidR="00A03BC9" w:rsidRPr="00A03BC9" w:rsidRDefault="00A03BC9" w:rsidP="00A03BC9">
            <w:pPr>
              <w:pStyle w:val="0-29TableBody"/>
              <w:jc w:val="center"/>
            </w:pPr>
            <w:r w:rsidRPr="00A03BC9">
              <w:t>2</w:t>
            </w:r>
          </w:p>
        </w:tc>
        <w:tc>
          <w:tcPr>
            <w:tcW w:w="950" w:type="dxa"/>
            <w:noWrap/>
            <w:hideMark/>
          </w:tcPr>
          <w:p w14:paraId="6788505A" w14:textId="77777777" w:rsidR="00A03BC9" w:rsidRPr="00A03BC9" w:rsidRDefault="00A03BC9" w:rsidP="00A03BC9">
            <w:pPr>
              <w:pStyle w:val="0-29TableBody"/>
              <w:jc w:val="center"/>
            </w:pPr>
            <w:r w:rsidRPr="00A03BC9">
              <w:t>1</w:t>
            </w:r>
          </w:p>
        </w:tc>
      </w:tr>
      <w:tr w:rsidR="00A03BC9" w:rsidRPr="00A03BC9" w14:paraId="019FD1CF" w14:textId="77777777" w:rsidTr="00241D33">
        <w:trPr>
          <w:trHeight w:val="290"/>
        </w:trPr>
        <w:tc>
          <w:tcPr>
            <w:tcW w:w="1627" w:type="dxa"/>
            <w:noWrap/>
            <w:hideMark/>
          </w:tcPr>
          <w:p w14:paraId="7DF434BE" w14:textId="77777777" w:rsidR="00A03BC9" w:rsidRPr="00A03BC9" w:rsidRDefault="00A03BC9" w:rsidP="00A03BC9">
            <w:pPr>
              <w:pStyle w:val="0-29TableBody"/>
            </w:pPr>
            <w:r w:rsidRPr="00C71995">
              <w:rPr>
                <w:b/>
                <w:bCs/>
              </w:rPr>
              <w:t>GO:0006825</w:t>
            </w:r>
            <w:r w:rsidRPr="00A03BC9">
              <w:t xml:space="preserve"> copper ion transport</w:t>
            </w:r>
          </w:p>
        </w:tc>
        <w:tc>
          <w:tcPr>
            <w:tcW w:w="1461" w:type="dxa"/>
            <w:noWrap/>
            <w:hideMark/>
          </w:tcPr>
          <w:p w14:paraId="1C9858BC" w14:textId="77777777" w:rsidR="00A03BC9" w:rsidRPr="00A03BC9" w:rsidRDefault="00A03BC9" w:rsidP="00A03BC9">
            <w:pPr>
              <w:pStyle w:val="0-29TableBody"/>
              <w:jc w:val="center"/>
            </w:pPr>
            <w:r w:rsidRPr="00A03BC9">
              <w:t>3/15</w:t>
            </w:r>
          </w:p>
        </w:tc>
        <w:tc>
          <w:tcPr>
            <w:tcW w:w="994" w:type="dxa"/>
            <w:noWrap/>
            <w:hideMark/>
          </w:tcPr>
          <w:p w14:paraId="1B90D394" w14:textId="77777777" w:rsidR="00A03BC9" w:rsidRPr="00A03BC9" w:rsidRDefault="00A03BC9" w:rsidP="00A03BC9">
            <w:pPr>
              <w:pStyle w:val="0-29TableBody"/>
              <w:jc w:val="center"/>
            </w:pPr>
            <w:r w:rsidRPr="00A03BC9">
              <w:t>20</w:t>
            </w:r>
          </w:p>
        </w:tc>
        <w:tc>
          <w:tcPr>
            <w:tcW w:w="1210" w:type="dxa"/>
            <w:noWrap/>
            <w:hideMark/>
          </w:tcPr>
          <w:p w14:paraId="1E119FD9" w14:textId="21AE5A3A" w:rsidR="00A03BC9" w:rsidRPr="00A03BC9" w:rsidRDefault="00A03BC9" w:rsidP="00A03BC9">
            <w:pPr>
              <w:pStyle w:val="0-29TableBody"/>
              <w:jc w:val="center"/>
            </w:pPr>
            <w:r w:rsidRPr="00C71995">
              <w:rPr>
                <w:i/>
                <w:iCs/>
              </w:rPr>
              <w:t>Fkbp4</w:t>
            </w:r>
            <w:r w:rsidRPr="00A03BC9">
              <w:t>;</w:t>
            </w:r>
            <w:r>
              <w:t xml:space="preserve"> </w:t>
            </w:r>
            <w:r w:rsidRPr="00C71995">
              <w:rPr>
                <w:i/>
                <w:iCs/>
              </w:rPr>
              <w:t>Steap4</w:t>
            </w:r>
            <w:r w:rsidRPr="00A03BC9">
              <w:t>;</w:t>
            </w:r>
            <w:r>
              <w:t xml:space="preserve"> </w:t>
            </w:r>
            <w:r w:rsidRPr="00C71995">
              <w:rPr>
                <w:i/>
                <w:iCs/>
              </w:rPr>
              <w:t>Mmgt1</w:t>
            </w:r>
          </w:p>
        </w:tc>
        <w:tc>
          <w:tcPr>
            <w:tcW w:w="1116" w:type="dxa"/>
            <w:noWrap/>
            <w:hideMark/>
          </w:tcPr>
          <w:p w14:paraId="252DFB76" w14:textId="1F8819DE" w:rsidR="00A03BC9" w:rsidRPr="00A03BC9" w:rsidRDefault="00A03BC9" w:rsidP="00A03BC9">
            <w:pPr>
              <w:pStyle w:val="0-29TableBody"/>
              <w:jc w:val="center"/>
            </w:pPr>
            <w:r w:rsidRPr="00A03BC9">
              <w:t>33.7</w:t>
            </w:r>
          </w:p>
        </w:tc>
        <w:tc>
          <w:tcPr>
            <w:tcW w:w="1066" w:type="dxa"/>
            <w:noWrap/>
            <w:hideMark/>
          </w:tcPr>
          <w:p w14:paraId="7014971C" w14:textId="341B7150" w:rsidR="00A03BC9" w:rsidRPr="00A03BC9" w:rsidRDefault="00A03BC9" w:rsidP="00A03BC9">
            <w:pPr>
              <w:pStyle w:val="0-29TableBody"/>
              <w:jc w:val="center"/>
            </w:pPr>
            <w:r w:rsidRPr="00A03BC9">
              <w:t>15.</w:t>
            </w:r>
            <w:r w:rsidR="00383363">
              <w:t>1</w:t>
            </w:r>
            <w:r w:rsidR="001D15F1">
              <w:t>–</w:t>
            </w:r>
            <w:r w:rsidRPr="00A03BC9">
              <w:t>95.6</w:t>
            </w:r>
          </w:p>
        </w:tc>
        <w:tc>
          <w:tcPr>
            <w:tcW w:w="950" w:type="dxa"/>
            <w:noWrap/>
            <w:hideMark/>
          </w:tcPr>
          <w:p w14:paraId="60F604AE" w14:textId="77777777" w:rsidR="00A03BC9" w:rsidRPr="00A03BC9" w:rsidRDefault="00A03BC9" w:rsidP="00A03BC9">
            <w:pPr>
              <w:pStyle w:val="0-29TableBody"/>
              <w:jc w:val="center"/>
            </w:pPr>
            <w:r w:rsidRPr="00A03BC9">
              <w:t>1</w:t>
            </w:r>
          </w:p>
        </w:tc>
        <w:tc>
          <w:tcPr>
            <w:tcW w:w="950" w:type="dxa"/>
            <w:noWrap/>
            <w:hideMark/>
          </w:tcPr>
          <w:p w14:paraId="591E7C9F" w14:textId="77777777" w:rsidR="00A03BC9" w:rsidRPr="00A03BC9" w:rsidRDefault="00A03BC9" w:rsidP="00A03BC9">
            <w:pPr>
              <w:pStyle w:val="0-29TableBody"/>
              <w:jc w:val="center"/>
            </w:pPr>
            <w:r w:rsidRPr="00A03BC9">
              <w:t>2</w:t>
            </w:r>
          </w:p>
        </w:tc>
      </w:tr>
      <w:tr w:rsidR="00A03BC9" w:rsidRPr="00A03BC9" w14:paraId="411F6BB7" w14:textId="77777777" w:rsidTr="00241D33">
        <w:trPr>
          <w:trHeight w:val="290"/>
        </w:trPr>
        <w:tc>
          <w:tcPr>
            <w:tcW w:w="1627" w:type="dxa"/>
            <w:noWrap/>
            <w:hideMark/>
          </w:tcPr>
          <w:p w14:paraId="6B4090D8" w14:textId="77777777" w:rsidR="00A03BC9" w:rsidRPr="00A03BC9" w:rsidRDefault="00A03BC9" w:rsidP="00A03BC9">
            <w:pPr>
              <w:pStyle w:val="0-29TableBody"/>
            </w:pPr>
            <w:r w:rsidRPr="00C71995">
              <w:rPr>
                <w:b/>
                <w:bCs/>
              </w:rPr>
              <w:t>GO:0045599</w:t>
            </w:r>
            <w:r w:rsidRPr="00A03BC9">
              <w:t xml:space="preserve"> negative regulation of fat cell differentiation</w:t>
            </w:r>
          </w:p>
        </w:tc>
        <w:tc>
          <w:tcPr>
            <w:tcW w:w="1461" w:type="dxa"/>
            <w:noWrap/>
            <w:hideMark/>
          </w:tcPr>
          <w:p w14:paraId="2701937A" w14:textId="77777777" w:rsidR="00A03BC9" w:rsidRPr="00A03BC9" w:rsidRDefault="00A03BC9" w:rsidP="00A03BC9">
            <w:pPr>
              <w:pStyle w:val="0-29TableBody"/>
              <w:jc w:val="center"/>
            </w:pPr>
            <w:r w:rsidRPr="00A03BC9">
              <w:t>3/51</w:t>
            </w:r>
          </w:p>
        </w:tc>
        <w:tc>
          <w:tcPr>
            <w:tcW w:w="994" w:type="dxa"/>
            <w:noWrap/>
            <w:hideMark/>
          </w:tcPr>
          <w:p w14:paraId="028368A5" w14:textId="77777777" w:rsidR="00A03BC9" w:rsidRPr="00A03BC9" w:rsidRDefault="00A03BC9" w:rsidP="00A03BC9">
            <w:pPr>
              <w:pStyle w:val="0-29TableBody"/>
              <w:jc w:val="center"/>
            </w:pPr>
            <w:r w:rsidRPr="00A03BC9">
              <w:t>6</w:t>
            </w:r>
          </w:p>
        </w:tc>
        <w:tc>
          <w:tcPr>
            <w:tcW w:w="1210" w:type="dxa"/>
            <w:noWrap/>
            <w:hideMark/>
          </w:tcPr>
          <w:p w14:paraId="065233B3" w14:textId="2642D4D1" w:rsidR="00A03BC9" w:rsidRPr="00A03BC9" w:rsidRDefault="00A03BC9" w:rsidP="00A03BC9">
            <w:pPr>
              <w:pStyle w:val="0-29TableBody"/>
              <w:jc w:val="center"/>
            </w:pPr>
            <w:r w:rsidRPr="00C71995">
              <w:rPr>
                <w:i/>
                <w:iCs/>
              </w:rPr>
              <w:t>Zadh2</w:t>
            </w:r>
            <w:r w:rsidRPr="00A03BC9">
              <w:t>;</w:t>
            </w:r>
            <w:r>
              <w:t xml:space="preserve"> </w:t>
            </w:r>
            <w:r w:rsidRPr="00C71995">
              <w:rPr>
                <w:i/>
                <w:iCs/>
              </w:rPr>
              <w:t>Id4</w:t>
            </w:r>
            <w:r w:rsidRPr="00A03BC9">
              <w:t>;</w:t>
            </w:r>
            <w:r>
              <w:t xml:space="preserve"> </w:t>
            </w:r>
            <w:r w:rsidRPr="00C71995">
              <w:rPr>
                <w:i/>
                <w:iCs/>
              </w:rPr>
              <w:t>Trib3</w:t>
            </w:r>
          </w:p>
        </w:tc>
        <w:tc>
          <w:tcPr>
            <w:tcW w:w="1116" w:type="dxa"/>
            <w:noWrap/>
            <w:hideMark/>
          </w:tcPr>
          <w:p w14:paraId="1A95FE86" w14:textId="1BD6C7BB" w:rsidR="00A03BC9" w:rsidRPr="00A03BC9" w:rsidRDefault="00A03BC9" w:rsidP="00A03BC9">
            <w:pPr>
              <w:pStyle w:val="0-29TableBody"/>
              <w:jc w:val="center"/>
            </w:pPr>
            <w:r w:rsidRPr="00A03BC9">
              <w:t>36.</w:t>
            </w:r>
            <w:r w:rsidR="00C71995">
              <w:t>9</w:t>
            </w:r>
          </w:p>
        </w:tc>
        <w:tc>
          <w:tcPr>
            <w:tcW w:w="1066" w:type="dxa"/>
            <w:noWrap/>
            <w:hideMark/>
          </w:tcPr>
          <w:p w14:paraId="07521066" w14:textId="6CBC815A" w:rsidR="00A03BC9" w:rsidRPr="00A03BC9" w:rsidRDefault="00A03BC9" w:rsidP="00A03BC9">
            <w:pPr>
              <w:pStyle w:val="0-29TableBody"/>
              <w:jc w:val="center"/>
            </w:pPr>
            <w:r w:rsidRPr="00A03BC9">
              <w:t>19.</w:t>
            </w:r>
            <w:r w:rsidR="00383363">
              <w:t>3</w:t>
            </w:r>
            <w:r w:rsidR="001D15F1">
              <w:t>–</w:t>
            </w:r>
            <w:r w:rsidRPr="00A03BC9">
              <w:t>87.</w:t>
            </w:r>
            <w:r w:rsidR="00383363">
              <w:t>8</w:t>
            </w:r>
          </w:p>
        </w:tc>
        <w:tc>
          <w:tcPr>
            <w:tcW w:w="950" w:type="dxa"/>
            <w:noWrap/>
            <w:hideMark/>
          </w:tcPr>
          <w:p w14:paraId="724BC659" w14:textId="77777777" w:rsidR="00A03BC9" w:rsidRPr="00A03BC9" w:rsidRDefault="00A03BC9" w:rsidP="00A03BC9">
            <w:pPr>
              <w:pStyle w:val="0-29TableBody"/>
              <w:jc w:val="center"/>
            </w:pPr>
            <w:r w:rsidRPr="00A03BC9">
              <w:t>2</w:t>
            </w:r>
          </w:p>
        </w:tc>
        <w:tc>
          <w:tcPr>
            <w:tcW w:w="950" w:type="dxa"/>
            <w:noWrap/>
            <w:hideMark/>
          </w:tcPr>
          <w:p w14:paraId="600529BF" w14:textId="77777777" w:rsidR="00A03BC9" w:rsidRPr="00A03BC9" w:rsidRDefault="00A03BC9" w:rsidP="00A03BC9">
            <w:pPr>
              <w:pStyle w:val="0-29TableBody"/>
              <w:jc w:val="center"/>
            </w:pPr>
            <w:r w:rsidRPr="00A03BC9">
              <w:t>1</w:t>
            </w:r>
          </w:p>
        </w:tc>
      </w:tr>
      <w:tr w:rsidR="00A03BC9" w:rsidRPr="00A03BC9" w14:paraId="6E004CB9" w14:textId="77777777" w:rsidTr="00241D33">
        <w:trPr>
          <w:trHeight w:val="290"/>
        </w:trPr>
        <w:tc>
          <w:tcPr>
            <w:tcW w:w="1627" w:type="dxa"/>
            <w:noWrap/>
            <w:hideMark/>
          </w:tcPr>
          <w:p w14:paraId="6D741176" w14:textId="77777777" w:rsidR="00A03BC9" w:rsidRPr="00A03BC9" w:rsidRDefault="00A03BC9" w:rsidP="00A03BC9">
            <w:pPr>
              <w:pStyle w:val="0-29TableBody"/>
            </w:pPr>
            <w:r w:rsidRPr="00C71995">
              <w:rPr>
                <w:b/>
                <w:bCs/>
              </w:rPr>
              <w:t>GO:0006801</w:t>
            </w:r>
            <w:r w:rsidRPr="00A03BC9">
              <w:t xml:space="preserve"> superoxide metabolic process</w:t>
            </w:r>
          </w:p>
        </w:tc>
        <w:tc>
          <w:tcPr>
            <w:tcW w:w="1461" w:type="dxa"/>
            <w:noWrap/>
            <w:hideMark/>
          </w:tcPr>
          <w:p w14:paraId="18CECEBC" w14:textId="77777777" w:rsidR="00A03BC9" w:rsidRPr="00A03BC9" w:rsidRDefault="00A03BC9" w:rsidP="00A03BC9">
            <w:pPr>
              <w:pStyle w:val="0-29TableBody"/>
              <w:jc w:val="center"/>
            </w:pPr>
            <w:r w:rsidRPr="00A03BC9">
              <w:t>3/29</w:t>
            </w:r>
          </w:p>
        </w:tc>
        <w:tc>
          <w:tcPr>
            <w:tcW w:w="994" w:type="dxa"/>
            <w:noWrap/>
            <w:hideMark/>
          </w:tcPr>
          <w:p w14:paraId="50DDC74E" w14:textId="77777777" w:rsidR="00A03BC9" w:rsidRPr="00A03BC9" w:rsidRDefault="00A03BC9" w:rsidP="00A03BC9">
            <w:pPr>
              <w:pStyle w:val="0-29TableBody"/>
              <w:jc w:val="center"/>
            </w:pPr>
            <w:r w:rsidRPr="00A03BC9">
              <w:t>10</w:t>
            </w:r>
          </w:p>
        </w:tc>
        <w:tc>
          <w:tcPr>
            <w:tcW w:w="1210" w:type="dxa"/>
            <w:noWrap/>
            <w:hideMark/>
          </w:tcPr>
          <w:p w14:paraId="6733E056" w14:textId="28B5D4F1" w:rsidR="00A03BC9" w:rsidRPr="00A03BC9" w:rsidRDefault="00A03BC9" w:rsidP="00A03BC9">
            <w:pPr>
              <w:pStyle w:val="0-29TableBody"/>
              <w:jc w:val="center"/>
            </w:pPr>
            <w:proofErr w:type="spellStart"/>
            <w:r w:rsidRPr="00C71995">
              <w:rPr>
                <w:i/>
                <w:iCs/>
              </w:rPr>
              <w:t>Cbs</w:t>
            </w:r>
            <w:proofErr w:type="spellEnd"/>
            <w:r w:rsidRPr="00A03BC9">
              <w:t>;</w:t>
            </w:r>
            <w:r>
              <w:t xml:space="preserve"> </w:t>
            </w:r>
            <w:proofErr w:type="spellStart"/>
            <w:r w:rsidRPr="00C71995">
              <w:rPr>
                <w:i/>
                <w:iCs/>
              </w:rPr>
              <w:t>Cybb</w:t>
            </w:r>
            <w:proofErr w:type="spellEnd"/>
            <w:r w:rsidRPr="00A03BC9">
              <w:t>;</w:t>
            </w:r>
            <w:r>
              <w:t xml:space="preserve"> </w:t>
            </w:r>
            <w:r w:rsidRPr="00C71995">
              <w:rPr>
                <w:i/>
                <w:iCs/>
              </w:rPr>
              <w:t>Apoa4</w:t>
            </w:r>
          </w:p>
        </w:tc>
        <w:tc>
          <w:tcPr>
            <w:tcW w:w="1116" w:type="dxa"/>
            <w:noWrap/>
            <w:hideMark/>
          </w:tcPr>
          <w:p w14:paraId="4C323DC0" w14:textId="16BB5AE0" w:rsidR="00A03BC9" w:rsidRPr="00A03BC9" w:rsidRDefault="00A03BC9" w:rsidP="00A03BC9">
            <w:pPr>
              <w:pStyle w:val="0-29TableBody"/>
              <w:jc w:val="center"/>
            </w:pPr>
            <w:r w:rsidRPr="00A03BC9">
              <w:t>37.8</w:t>
            </w:r>
          </w:p>
        </w:tc>
        <w:tc>
          <w:tcPr>
            <w:tcW w:w="1066" w:type="dxa"/>
            <w:noWrap/>
            <w:hideMark/>
          </w:tcPr>
          <w:p w14:paraId="3E77C7EA" w14:textId="2A7A510A" w:rsidR="00A03BC9" w:rsidRPr="00A03BC9" w:rsidRDefault="00A03BC9" w:rsidP="00A03BC9">
            <w:pPr>
              <w:pStyle w:val="0-29TableBody"/>
              <w:jc w:val="center"/>
            </w:pPr>
            <w:r w:rsidRPr="00A03BC9">
              <w:t>23.</w:t>
            </w:r>
            <w:r w:rsidR="00383363">
              <w:t>8</w:t>
            </w:r>
            <w:r w:rsidR="001D15F1">
              <w:t>–</w:t>
            </w:r>
            <w:r w:rsidRPr="00A03BC9">
              <w:t>70.0</w:t>
            </w:r>
          </w:p>
        </w:tc>
        <w:tc>
          <w:tcPr>
            <w:tcW w:w="950" w:type="dxa"/>
            <w:noWrap/>
            <w:hideMark/>
          </w:tcPr>
          <w:p w14:paraId="143D3BB2" w14:textId="77777777" w:rsidR="00A03BC9" w:rsidRPr="00A03BC9" w:rsidRDefault="00A03BC9" w:rsidP="00A03BC9">
            <w:pPr>
              <w:pStyle w:val="0-29TableBody"/>
              <w:jc w:val="center"/>
            </w:pPr>
            <w:r w:rsidRPr="00A03BC9">
              <w:t>0</w:t>
            </w:r>
          </w:p>
        </w:tc>
        <w:tc>
          <w:tcPr>
            <w:tcW w:w="950" w:type="dxa"/>
            <w:noWrap/>
            <w:hideMark/>
          </w:tcPr>
          <w:p w14:paraId="0C27CD6C" w14:textId="77777777" w:rsidR="00A03BC9" w:rsidRPr="00A03BC9" w:rsidRDefault="00A03BC9" w:rsidP="00A03BC9">
            <w:pPr>
              <w:pStyle w:val="0-29TableBody"/>
              <w:jc w:val="center"/>
            </w:pPr>
            <w:r w:rsidRPr="00A03BC9">
              <w:t>3</w:t>
            </w:r>
          </w:p>
        </w:tc>
      </w:tr>
      <w:tr w:rsidR="00A03BC9" w:rsidRPr="00A03BC9" w14:paraId="5ABF3132" w14:textId="77777777" w:rsidTr="00241D33">
        <w:trPr>
          <w:trHeight w:val="290"/>
        </w:trPr>
        <w:tc>
          <w:tcPr>
            <w:tcW w:w="1627" w:type="dxa"/>
            <w:noWrap/>
            <w:hideMark/>
          </w:tcPr>
          <w:p w14:paraId="1C8C40A8" w14:textId="77777777" w:rsidR="00A03BC9" w:rsidRPr="00A03BC9" w:rsidRDefault="00A03BC9" w:rsidP="00A03BC9">
            <w:pPr>
              <w:pStyle w:val="0-29TableBody"/>
            </w:pPr>
            <w:r w:rsidRPr="00C71995">
              <w:rPr>
                <w:b/>
                <w:bCs/>
              </w:rPr>
              <w:t>GO:0033194</w:t>
            </w:r>
            <w:r w:rsidRPr="00A03BC9">
              <w:t xml:space="preserve"> response to hydroperoxide</w:t>
            </w:r>
          </w:p>
        </w:tc>
        <w:tc>
          <w:tcPr>
            <w:tcW w:w="1461" w:type="dxa"/>
            <w:noWrap/>
            <w:hideMark/>
          </w:tcPr>
          <w:p w14:paraId="4B9932CA" w14:textId="77777777" w:rsidR="00A03BC9" w:rsidRPr="00A03BC9" w:rsidRDefault="00A03BC9" w:rsidP="00A03BC9">
            <w:pPr>
              <w:pStyle w:val="0-29TableBody"/>
              <w:jc w:val="center"/>
            </w:pPr>
            <w:r w:rsidRPr="00A03BC9">
              <w:t>3/20</w:t>
            </w:r>
          </w:p>
        </w:tc>
        <w:tc>
          <w:tcPr>
            <w:tcW w:w="994" w:type="dxa"/>
            <w:noWrap/>
            <w:hideMark/>
          </w:tcPr>
          <w:p w14:paraId="4F3E4D58" w14:textId="77777777" w:rsidR="00A03BC9" w:rsidRPr="00A03BC9" w:rsidRDefault="00A03BC9" w:rsidP="00A03BC9">
            <w:pPr>
              <w:pStyle w:val="0-29TableBody"/>
              <w:jc w:val="center"/>
            </w:pPr>
            <w:r w:rsidRPr="00A03BC9">
              <w:t>15</w:t>
            </w:r>
          </w:p>
        </w:tc>
        <w:tc>
          <w:tcPr>
            <w:tcW w:w="1210" w:type="dxa"/>
            <w:noWrap/>
            <w:hideMark/>
          </w:tcPr>
          <w:p w14:paraId="2429FA45" w14:textId="6ACDFA4A" w:rsidR="00A03BC9" w:rsidRPr="00A03BC9" w:rsidRDefault="00A03BC9" w:rsidP="00A03BC9">
            <w:pPr>
              <w:pStyle w:val="0-29TableBody"/>
              <w:jc w:val="center"/>
            </w:pPr>
            <w:r w:rsidRPr="00C71995">
              <w:rPr>
                <w:i/>
                <w:iCs/>
              </w:rPr>
              <w:t>Dapk1</w:t>
            </w:r>
            <w:r w:rsidRPr="00A03BC9">
              <w:t>;</w:t>
            </w:r>
            <w:r>
              <w:t xml:space="preserve"> </w:t>
            </w:r>
            <w:r w:rsidRPr="00C71995">
              <w:rPr>
                <w:i/>
                <w:iCs/>
              </w:rPr>
              <w:t>Chuk</w:t>
            </w:r>
            <w:r w:rsidRPr="00A03BC9">
              <w:t>;</w:t>
            </w:r>
            <w:r>
              <w:t xml:space="preserve"> </w:t>
            </w:r>
            <w:r w:rsidRPr="00C71995">
              <w:rPr>
                <w:i/>
                <w:iCs/>
              </w:rPr>
              <w:t>Apoa4</w:t>
            </w:r>
          </w:p>
        </w:tc>
        <w:tc>
          <w:tcPr>
            <w:tcW w:w="1116" w:type="dxa"/>
            <w:noWrap/>
            <w:hideMark/>
          </w:tcPr>
          <w:p w14:paraId="7972DF9C" w14:textId="3183BFBB" w:rsidR="00A03BC9" w:rsidRPr="00A03BC9" w:rsidRDefault="00A03BC9" w:rsidP="00A03BC9">
            <w:pPr>
              <w:pStyle w:val="0-29TableBody"/>
              <w:jc w:val="center"/>
            </w:pPr>
            <w:r w:rsidRPr="00A03BC9">
              <w:t>37.8</w:t>
            </w:r>
          </w:p>
        </w:tc>
        <w:tc>
          <w:tcPr>
            <w:tcW w:w="1066" w:type="dxa"/>
            <w:noWrap/>
            <w:hideMark/>
          </w:tcPr>
          <w:p w14:paraId="46F96CDE" w14:textId="2C587CB8" w:rsidR="00A03BC9" w:rsidRPr="00A03BC9" w:rsidRDefault="00A03BC9" w:rsidP="00A03BC9">
            <w:pPr>
              <w:pStyle w:val="0-29TableBody"/>
              <w:jc w:val="center"/>
            </w:pPr>
            <w:r w:rsidRPr="00A03BC9">
              <w:t>23.</w:t>
            </w:r>
            <w:r w:rsidR="00383363">
              <w:t>8</w:t>
            </w:r>
            <w:r w:rsidR="001D15F1">
              <w:t>–</w:t>
            </w:r>
            <w:r w:rsidRPr="00A03BC9">
              <w:t>70.0</w:t>
            </w:r>
          </w:p>
        </w:tc>
        <w:tc>
          <w:tcPr>
            <w:tcW w:w="950" w:type="dxa"/>
            <w:noWrap/>
            <w:hideMark/>
          </w:tcPr>
          <w:p w14:paraId="69D24A9A" w14:textId="77777777" w:rsidR="00A03BC9" w:rsidRPr="00A03BC9" w:rsidRDefault="00A03BC9" w:rsidP="00A03BC9">
            <w:pPr>
              <w:pStyle w:val="0-29TableBody"/>
              <w:jc w:val="center"/>
            </w:pPr>
            <w:r w:rsidRPr="00A03BC9">
              <w:t>1</w:t>
            </w:r>
          </w:p>
        </w:tc>
        <w:tc>
          <w:tcPr>
            <w:tcW w:w="950" w:type="dxa"/>
            <w:noWrap/>
            <w:hideMark/>
          </w:tcPr>
          <w:p w14:paraId="4384DA80" w14:textId="77777777" w:rsidR="00A03BC9" w:rsidRPr="00A03BC9" w:rsidRDefault="00A03BC9" w:rsidP="00A03BC9">
            <w:pPr>
              <w:pStyle w:val="0-29TableBody"/>
              <w:jc w:val="center"/>
            </w:pPr>
            <w:r w:rsidRPr="00A03BC9">
              <w:t>2</w:t>
            </w:r>
          </w:p>
        </w:tc>
      </w:tr>
    </w:tbl>
    <w:p w14:paraId="22A297F6" w14:textId="77777777" w:rsidR="00584FB9" w:rsidRDefault="00584FB9" w:rsidP="00584FB9">
      <w:pPr>
        <w:pStyle w:val="0-30TableFootnote"/>
      </w:pPr>
      <w:r>
        <w:rPr>
          <w:szCs w:val="18"/>
        </w:rPr>
        <w:t>Benchmark response set at 1 standard deviation from the mean</w:t>
      </w:r>
      <w:r>
        <w:t>.</w:t>
      </w:r>
    </w:p>
    <w:p w14:paraId="52AC71D6" w14:textId="0C4B2079" w:rsidR="00584FB9" w:rsidRDefault="00584FB9" w:rsidP="00584FB9">
      <w:pPr>
        <w:pStyle w:val="0-30TableFootnote"/>
      </w:pPr>
      <w:r w:rsidRPr="00B20946">
        <w:t>BMD</w:t>
      </w:r>
      <w:r>
        <w:t> </w:t>
      </w:r>
      <w:r w:rsidRPr="00B20946">
        <w:t>=</w:t>
      </w:r>
      <w:r>
        <w:t> </w:t>
      </w:r>
      <w:r w:rsidRPr="00B20946">
        <w:t>benchmark dose; BMD</w:t>
      </w:r>
      <w:r w:rsidRPr="00455944">
        <w:rPr>
          <w:vertAlign w:val="subscript"/>
        </w:rPr>
        <w:t>L</w:t>
      </w:r>
      <w:r>
        <w:t> </w:t>
      </w:r>
      <w:r w:rsidRPr="00B20946">
        <w:t>=</w:t>
      </w:r>
      <w:r>
        <w:t> </w:t>
      </w:r>
      <w:r w:rsidRPr="00B20946">
        <w:t>benchmark dose lower confidence limit; BMD</w:t>
      </w:r>
      <w:r w:rsidRPr="00455944">
        <w:rPr>
          <w:vertAlign w:val="subscript"/>
        </w:rPr>
        <w:t>U</w:t>
      </w:r>
      <w:r>
        <w:t> </w:t>
      </w:r>
      <w:r w:rsidRPr="00B20946">
        <w:t>=</w:t>
      </w:r>
      <w:r>
        <w:t> </w:t>
      </w:r>
      <w:r w:rsidRPr="00B20946">
        <w:t>benchmark dose upper confidence limit; GO</w:t>
      </w:r>
      <w:r>
        <w:t> </w:t>
      </w:r>
      <w:r w:rsidRPr="00B20946">
        <w:t>=</w:t>
      </w:r>
      <w:r>
        <w:t> </w:t>
      </w:r>
      <w:r w:rsidRPr="00B20946">
        <w:t xml:space="preserve">Gene Ontology; </w:t>
      </w:r>
      <w:r w:rsidRPr="00633721">
        <w:t>NR</w:t>
      </w:r>
      <w:r>
        <w:t> </w:t>
      </w:r>
      <w:r w:rsidRPr="00633721">
        <w:t>=</w:t>
      </w:r>
      <w:r>
        <w:t> t</w:t>
      </w:r>
      <w:r w:rsidRPr="00633721">
        <w:t>he BMD</w:t>
      </w:r>
      <w:r w:rsidRPr="00455944">
        <w:rPr>
          <w:vertAlign w:val="subscript"/>
        </w:rPr>
        <w:t>L</w:t>
      </w:r>
      <w:r>
        <w:t>–</w:t>
      </w:r>
      <w:r w:rsidRPr="00633721">
        <w:t>BMD</w:t>
      </w:r>
      <w:r w:rsidRPr="00455944">
        <w:rPr>
          <w:vertAlign w:val="subscript"/>
        </w:rPr>
        <w:t>U</w:t>
      </w:r>
      <w:r w:rsidRPr="00633721">
        <w:t xml:space="preserve"> range is not reportable because the BMD median is below the lower limit of extrapolation (</w:t>
      </w:r>
      <w:r w:rsidRPr="00127A8E">
        <w:rPr>
          <w:rStyle w:val="normaltextrun"/>
          <w:shd w:val="clear" w:color="auto" w:fill="FFFFFF"/>
        </w:rPr>
        <w:t xml:space="preserve">&lt;1/3 the lowest </w:t>
      </w:r>
      <w:r w:rsidR="00D675C0">
        <w:rPr>
          <w:rStyle w:val="normaltextrun"/>
          <w:shd w:val="clear" w:color="auto" w:fill="FFFFFF"/>
        </w:rPr>
        <w:t xml:space="preserve">nonzero </w:t>
      </w:r>
      <w:r w:rsidRPr="00127A8E">
        <w:rPr>
          <w:rStyle w:val="normaltextrun"/>
          <w:shd w:val="clear" w:color="auto" w:fill="FFFFFF"/>
        </w:rPr>
        <w:t>dose</w:t>
      </w:r>
      <w:r>
        <w:rPr>
          <w:rStyle w:val="normaltextrun"/>
          <w:shd w:val="clear" w:color="auto" w:fill="FFFFFF"/>
        </w:rPr>
        <w:t xml:space="preserve"> tested</w:t>
      </w:r>
      <w:r w:rsidRPr="00633721">
        <w:t>).</w:t>
      </w:r>
    </w:p>
    <w:p w14:paraId="04E9B7EC" w14:textId="28378122" w:rsidR="000F35A1" w:rsidRDefault="00FF1E4C" w:rsidP="00584FB9">
      <w:pPr>
        <w:pStyle w:val="0-30TableFootnote"/>
      </w:pPr>
      <w:proofErr w:type="spellStart"/>
      <w:r>
        <w:rPr>
          <w:szCs w:val="18"/>
          <w:vertAlign w:val="superscript"/>
        </w:rPr>
        <w:lastRenderedPageBreak/>
        <w:t>a</w:t>
      </w:r>
      <w:r>
        <w:rPr>
          <w:szCs w:val="18"/>
        </w:rPr>
        <w:t>Definitions</w:t>
      </w:r>
      <w:proofErr w:type="spellEnd"/>
      <w:r>
        <w:rPr>
          <w:szCs w:val="18"/>
        </w:rPr>
        <w:t xml:space="preserve"> of </w:t>
      </w:r>
      <w:r w:rsidR="00573C17">
        <w:rPr>
          <w:szCs w:val="18"/>
        </w:rPr>
        <w:t xml:space="preserve">GO </w:t>
      </w:r>
      <w:r>
        <w:rPr>
          <w:szCs w:val="18"/>
        </w:rPr>
        <w:t xml:space="preserve">terms were </w:t>
      </w:r>
      <w:r w:rsidR="00E05599">
        <w:rPr>
          <w:szCs w:val="18"/>
        </w:rPr>
        <w:t>adapted from</w:t>
      </w:r>
      <w:r>
        <w:rPr>
          <w:szCs w:val="18"/>
        </w:rPr>
        <w:t xml:space="preserve"> the Gene Ontology Resource</w:t>
      </w:r>
      <w:r w:rsidR="00065DE9">
        <w:rPr>
          <w:szCs w:val="18"/>
        </w:rPr>
        <w:t>.</w:t>
      </w:r>
      <w:hyperlink w:anchor="_ENREF_21" w:tooltip="Geneontology, 2020 #1280" w:history="1">
        <w:r w:rsidR="007F01B8">
          <w:rPr>
            <w:color w:val="2B579A"/>
            <w:szCs w:val="18"/>
            <w:shd w:val="clear" w:color="auto" w:fill="E6E6E6"/>
          </w:rPr>
          <w:fldChar w:fldCharType="begin"/>
        </w:r>
        <w:r w:rsidR="007F01B8">
          <w:rPr>
            <w:szCs w:val="18"/>
          </w:rPr>
          <w:instrText xml:space="preserve"> ADDIN EN.CITE &lt;EndNote&gt;&lt;Cite&gt;&lt;Author&gt;Geneontology&lt;/Author&gt;&lt;Year&gt;2020&lt;/Year&gt;&lt;RecNum&gt;1280&lt;/RecNum&gt;&lt;DisplayText&gt;&lt;style face="superscript"&gt;21&lt;/style&gt;&lt;/DisplayText&gt;&lt;record&gt;&lt;rec-number&gt;1280&lt;/rec-number&gt;&lt;foreign-keys&gt;&lt;key app="EN" db-id="dfxxadresff5rpetvs2v2d01dwd2s05fzfv5" timestamp="1584546002"&gt;1280&lt;/key&gt;&lt;/foreign-keys&gt;&lt;ref-type name="Report"&gt;27&lt;/ref-type&gt;&lt;contributors&gt;&lt;authors&gt;&lt;author&gt;Geneontology&lt;/author&gt;&lt;/authors&gt;&lt;/contributors&gt;&lt;titles&gt;&lt;title&gt;The gene ontology resource&lt;/title&gt;&lt;/titles&gt;&lt;dates&gt;&lt;year&gt;2020&lt;/year&gt;&lt;/dates&gt;&lt;urls&gt;&lt;related-urls&gt;&lt;url&gt;http://geneontology.org/&lt;/url&gt;&lt;/related-urls&gt;&lt;/urls&gt;&lt;/record&gt;&lt;/Cite&gt;&lt;/EndNote&gt;</w:instrText>
        </w:r>
        <w:r w:rsidR="007F01B8">
          <w:rPr>
            <w:color w:val="2B579A"/>
            <w:szCs w:val="18"/>
            <w:shd w:val="clear" w:color="auto" w:fill="E6E6E6"/>
          </w:rPr>
          <w:fldChar w:fldCharType="separate"/>
        </w:r>
        <w:r w:rsidR="007F01B8" w:rsidRPr="007F01B8">
          <w:rPr>
            <w:noProof/>
            <w:szCs w:val="18"/>
            <w:vertAlign w:val="superscript"/>
          </w:rPr>
          <w:t>21</w:t>
        </w:r>
        <w:r w:rsidR="007F01B8">
          <w:rPr>
            <w:color w:val="2B579A"/>
            <w:szCs w:val="18"/>
            <w:shd w:val="clear" w:color="auto" w:fill="E6E6E6"/>
          </w:rPr>
          <w:fldChar w:fldCharType="end"/>
        </w:r>
      </w:hyperlink>
      <w:r w:rsidR="007F01B8">
        <w:rPr>
          <w:szCs w:val="18"/>
        </w:rPr>
        <w:t xml:space="preserve"> </w:t>
      </w:r>
      <w:r>
        <w:t>Official gene symbols from the Rat Genome Database</w:t>
      </w:r>
      <w:hyperlink w:anchor="_ENREF_22" w:tooltip="Medical College of Wisconsin, 2020 #1284" w:history="1">
        <w:r w:rsidR="007F01B8">
          <w:rPr>
            <w:color w:val="2B579A"/>
            <w:shd w:val="clear" w:color="auto" w:fill="E6E6E6"/>
          </w:rPr>
          <w:fldChar w:fldCharType="begin"/>
        </w:r>
        <w:r w:rsidR="007F01B8">
          <w:instrText xml:space="preserve"> ADDIN EN.CITE &lt;EndNote&gt;&lt;Cite&gt;&lt;Author&gt;Medical College of Wisconsin&lt;/Author&gt;&lt;Year&gt;2020&lt;/Year&gt;&lt;RecNum&gt;1284&lt;/RecNum&gt;&lt;DisplayText&gt;&lt;style face="superscript"&gt;22&lt;/style&gt;&lt;/DisplayText&gt;&lt;record&gt;&lt;rec-number&gt;1284&lt;/rec-number&gt;&lt;foreign-keys&gt;&lt;key app="EN" db-id="dfxxadresff5rpetvs2v2d01dwd2s05fzfv5" timestamp="1601299206"&gt;1284&lt;/key&gt;&lt;/foreign-keys&gt;&lt;ref-type name="Report"&gt;27&lt;/ref-type&gt;&lt;contributors&gt;&lt;authors&gt;&lt;author&gt;Medical College of Wisconsin,&lt;/author&gt;&lt;/authors&gt;&lt;/contributors&gt;&lt;titles&gt;&lt;title&gt;Rat Genome Database&lt;/title&gt;&lt;/titles&gt;&lt;dates&gt;&lt;year&gt;2020&lt;/year&gt;&lt;/dates&gt;&lt;urls&gt;&lt;related-urls&gt;&lt;url&gt;https://rgd.mcw.edu/&lt;/url&gt;&lt;/related-urls&gt;&lt;/urls&gt;&lt;/record&gt;&lt;/Cite&gt;&lt;/EndNote&gt;</w:instrText>
        </w:r>
        <w:r w:rsidR="007F01B8">
          <w:rPr>
            <w:color w:val="2B579A"/>
            <w:shd w:val="clear" w:color="auto" w:fill="E6E6E6"/>
          </w:rPr>
          <w:fldChar w:fldCharType="separate"/>
        </w:r>
        <w:r w:rsidR="007F01B8" w:rsidRPr="007F01B8">
          <w:rPr>
            <w:noProof/>
            <w:vertAlign w:val="superscript"/>
          </w:rPr>
          <w:t>22</w:t>
        </w:r>
        <w:r w:rsidR="007F01B8">
          <w:rPr>
            <w:color w:val="2B579A"/>
            <w:shd w:val="clear" w:color="auto" w:fill="E6E6E6"/>
          </w:rPr>
          <w:fldChar w:fldCharType="end"/>
        </w:r>
      </w:hyperlink>
      <w:r w:rsidR="007F01B8">
        <w:t xml:space="preserve"> </w:t>
      </w:r>
      <w:r>
        <w:t>are shown in the “Active Genes” column.</w:t>
      </w:r>
    </w:p>
    <w:p w14:paraId="765AFEAB" w14:textId="345FD14D" w:rsidR="00584FB9" w:rsidRPr="00BD14E3" w:rsidRDefault="00584FB9" w:rsidP="00584FB9">
      <w:pPr>
        <w:pStyle w:val="0-30TableFootnote"/>
      </w:pPr>
      <w:r w:rsidRPr="00584FB9">
        <w:rPr>
          <w:vertAlign w:val="superscript"/>
        </w:rPr>
        <w:t>b</w:t>
      </w:r>
      <w:r w:rsidRPr="00BD14E3">
        <w:t xml:space="preserve">&lt;21.7 = </w:t>
      </w:r>
      <w:r>
        <w:t>a</w:t>
      </w:r>
      <w:r w:rsidRPr="0054489F">
        <w:t xml:space="preserve"> best-fit model </w:t>
      </w:r>
      <w:r w:rsidR="00466781">
        <w:t>w</w:t>
      </w:r>
      <w:r w:rsidRPr="0054489F">
        <w:t xml:space="preserve">as </w:t>
      </w:r>
      <w:proofErr w:type="gramStart"/>
      <w:r w:rsidRPr="0054489F">
        <w:t>identified</w:t>
      </w:r>
      <w:proofErr w:type="gramEnd"/>
      <w:r w:rsidRPr="0054489F">
        <w:t xml:space="preserve"> </w:t>
      </w:r>
      <w:r w:rsidR="00466781">
        <w:t xml:space="preserve">and </w:t>
      </w:r>
      <w:r w:rsidRPr="0054489F">
        <w:t xml:space="preserve">a BMD </w:t>
      </w:r>
      <w:r w:rsidR="00466781">
        <w:t xml:space="preserve">was estimated </w:t>
      </w:r>
      <w:r w:rsidRPr="0054489F">
        <w:t xml:space="preserve">that was </w:t>
      </w:r>
      <w:r w:rsidRPr="00127A8E">
        <w:rPr>
          <w:rStyle w:val="normaltextrun"/>
          <w:shd w:val="clear" w:color="auto" w:fill="FFFFFF"/>
        </w:rPr>
        <w:t xml:space="preserve">&lt;1/3 the lowest </w:t>
      </w:r>
      <w:r w:rsidR="00D675C0">
        <w:rPr>
          <w:rStyle w:val="normaltextrun"/>
          <w:shd w:val="clear" w:color="auto" w:fill="FFFFFF"/>
        </w:rPr>
        <w:t xml:space="preserve">nonzero </w:t>
      </w:r>
      <w:r w:rsidRPr="00127A8E">
        <w:rPr>
          <w:rStyle w:val="normaltextrun"/>
          <w:shd w:val="clear" w:color="auto" w:fill="FFFFFF"/>
        </w:rPr>
        <w:t>dose</w:t>
      </w:r>
      <w:r>
        <w:rPr>
          <w:rStyle w:val="normaltextrun"/>
          <w:shd w:val="clear" w:color="auto" w:fill="FFFFFF"/>
        </w:rPr>
        <w:t xml:space="preserve"> tested</w:t>
      </w:r>
      <w:r w:rsidRPr="00BD14E3">
        <w:t>.</w:t>
      </w:r>
    </w:p>
    <w:p w14:paraId="4DE7B1C8" w14:textId="6B200F75" w:rsidR="00584FB9" w:rsidRPr="00BD14E3" w:rsidRDefault="00584FB9" w:rsidP="00584FB9">
      <w:pPr>
        <w:pStyle w:val="0-30TableFootnote"/>
      </w:pPr>
      <w:r w:rsidRPr="00BD14E3">
        <w:rPr>
          <w:b/>
        </w:rPr>
        <w:t>GO process description</w:t>
      </w:r>
      <w:r w:rsidR="006A5CA1">
        <w:rPr>
          <w:b/>
        </w:rPr>
        <w:t xml:space="preserve"> version</w:t>
      </w:r>
      <w:r w:rsidRPr="00BD14E3">
        <w:rPr>
          <w:b/>
        </w:rPr>
        <w:t>:</w:t>
      </w:r>
      <w:r w:rsidRPr="00BD14E3">
        <w:t xml:space="preserve"> </w:t>
      </w:r>
      <w:hyperlink r:id="rId11" w:history="1">
        <w:r w:rsidR="00B15871" w:rsidRPr="00BA56C3">
          <w:rPr>
            <w:rStyle w:val="Hyperlink"/>
          </w:rPr>
          <w:t>https://doi.org/10.22427/NTP-DATA-002-00600-0002-000-0</w:t>
        </w:r>
      </w:hyperlink>
      <w:r w:rsidR="00B15871">
        <w:t>.</w:t>
      </w:r>
    </w:p>
    <w:p w14:paraId="2FFCED89" w14:textId="39B5D42E" w:rsidR="00831695" w:rsidRDefault="00831695" w:rsidP="00831695">
      <w:pPr>
        <w:pStyle w:val="0-30TableFootnote"/>
      </w:pPr>
      <w:r w:rsidRPr="00831695">
        <w:rPr>
          <w:b/>
        </w:rPr>
        <w:t>GO:0043153 entrainment of circadian clock by photoperiod:</w:t>
      </w:r>
      <w:r>
        <w:t xml:space="preserve"> The synchronization of a circadian rhythm to photoperiod, the intermittent cycle of light (day) and dark (night).</w:t>
      </w:r>
    </w:p>
    <w:p w14:paraId="15317EBC" w14:textId="77777777" w:rsidR="00831695" w:rsidRDefault="00831695" w:rsidP="00831695">
      <w:pPr>
        <w:pStyle w:val="0-30TableFootnote"/>
      </w:pPr>
      <w:r w:rsidRPr="00831695">
        <w:rPr>
          <w:b/>
          <w:bCs/>
        </w:rPr>
        <w:t>GO:0097067 cellular response to thyroid hormone stimulus:</w:t>
      </w:r>
      <w:r>
        <w:t xml:space="preserve"> A change in state or activity of a cell (in terms of movement, secretion, enzyme production, gene expression, etc.) </w:t>
      </w:r>
      <w:proofErr w:type="gramStart"/>
      <w:r>
        <w:t>as a result of</w:t>
      </w:r>
      <w:proofErr w:type="gramEnd"/>
      <w:r>
        <w:t xml:space="preserve"> a thyroid hormone stimulus.</w:t>
      </w:r>
    </w:p>
    <w:p w14:paraId="26D79D3C" w14:textId="4CA22FBA" w:rsidR="00831695" w:rsidRDefault="00831695" w:rsidP="00831695">
      <w:pPr>
        <w:pStyle w:val="0-30TableFootnote"/>
      </w:pPr>
      <w:r w:rsidRPr="00831695">
        <w:rPr>
          <w:b/>
          <w:bCs/>
        </w:rPr>
        <w:t>GO:0015804 neutral amino acid transport:</w:t>
      </w:r>
      <w:r>
        <w:t xml:space="preserve"> The directed movement of neutral amino acids</w:t>
      </w:r>
      <w:r w:rsidR="008123FF">
        <w:t>—</w:t>
      </w:r>
      <w:r>
        <w:t>amino acids with no net charge</w:t>
      </w:r>
      <w:r w:rsidR="00436707">
        <w:t>—</w:t>
      </w:r>
      <w:r>
        <w:t>into, out of</w:t>
      </w:r>
      <w:r w:rsidR="008123FF">
        <w:t>,</w:t>
      </w:r>
      <w:r>
        <w:t xml:space="preserve"> or within a cell, or between cells, by means of some agent such as a transporter or pore.</w:t>
      </w:r>
    </w:p>
    <w:p w14:paraId="38B7BD58" w14:textId="3A015294" w:rsidR="00831695" w:rsidRDefault="00831695" w:rsidP="00831695">
      <w:pPr>
        <w:pStyle w:val="0-30TableFootnote"/>
      </w:pPr>
      <w:r w:rsidRPr="00831695">
        <w:rPr>
          <w:b/>
          <w:bCs/>
        </w:rPr>
        <w:t>GO:0032966 negative regulation of collagen biosynthetic process:</w:t>
      </w:r>
      <w:r>
        <w:t xml:space="preserve"> Any process that stops, prevents, or reduces the frequency, rate</w:t>
      </w:r>
      <w:r w:rsidR="008123FF">
        <w:t>,</w:t>
      </w:r>
      <w:r>
        <w:t xml:space="preserve"> or extent of the chemical reactions and pathways resulting in the formation of collagen, any of a group of fibrous proteins of very high tensile strength that form the main component of connective tissue in animals.</w:t>
      </w:r>
    </w:p>
    <w:p w14:paraId="7BE7BBCC" w14:textId="77777777" w:rsidR="00831695" w:rsidRDefault="00831695" w:rsidP="00831695">
      <w:pPr>
        <w:pStyle w:val="0-30TableFootnote"/>
      </w:pPr>
      <w:r w:rsidRPr="00831695">
        <w:rPr>
          <w:b/>
          <w:bCs/>
        </w:rPr>
        <w:t>GO:0009404 toxin metabolic process:</w:t>
      </w:r>
      <w:r>
        <w:t xml:space="preserve"> The chemical reactions and pathways involving a toxin, a poisonous compound (typically a protein) that is produced by cells or organisms and that can cause disease when introduced into the body or tissues of an organism.</w:t>
      </w:r>
    </w:p>
    <w:p w14:paraId="041C715B" w14:textId="77777777" w:rsidR="00831695" w:rsidRDefault="00831695" w:rsidP="00831695">
      <w:pPr>
        <w:pStyle w:val="0-30TableFootnote"/>
      </w:pPr>
      <w:r w:rsidRPr="00831695">
        <w:rPr>
          <w:b/>
          <w:bCs/>
        </w:rPr>
        <w:t>GO:0120163 negative regulation of cold-induced thermogenesis:</w:t>
      </w:r>
      <w:r>
        <w:t xml:space="preserve"> Any process that stops, prevents, or reduces the rate of cold-induced thermogenesis.</w:t>
      </w:r>
    </w:p>
    <w:p w14:paraId="5235676E" w14:textId="5692E510" w:rsidR="00831695" w:rsidRDefault="00831695" w:rsidP="00831695">
      <w:pPr>
        <w:pStyle w:val="0-30TableFootnote"/>
      </w:pPr>
      <w:r w:rsidRPr="00831695">
        <w:rPr>
          <w:b/>
          <w:bCs/>
        </w:rPr>
        <w:t>GO:0006825 copper ion transport:</w:t>
      </w:r>
      <w:r>
        <w:t xml:space="preserve"> The directed movement of copper (Cu) ions into, out of</w:t>
      </w:r>
      <w:r w:rsidR="008123FF">
        <w:t>,</w:t>
      </w:r>
      <w:r>
        <w:t xml:space="preserve"> or within a cell, or between cells, by means of some agent such as a transporter or pore.</w:t>
      </w:r>
    </w:p>
    <w:p w14:paraId="65CDC9B7" w14:textId="3C6C3E81" w:rsidR="00831695" w:rsidRDefault="00831695" w:rsidP="00831695">
      <w:pPr>
        <w:pStyle w:val="0-30TableFootnote"/>
      </w:pPr>
      <w:r w:rsidRPr="00831695">
        <w:rPr>
          <w:b/>
          <w:bCs/>
        </w:rPr>
        <w:t>GO:0045599 negative regulation of fat cell differentiation:</w:t>
      </w:r>
      <w:r>
        <w:t xml:space="preserve"> Any process that stops, prevents, or reduces the frequency, rate</w:t>
      </w:r>
      <w:r w:rsidR="008123FF">
        <w:t>,</w:t>
      </w:r>
      <w:r>
        <w:t xml:space="preserve"> or extent of adipocyte differentiation.</w:t>
      </w:r>
    </w:p>
    <w:p w14:paraId="22C05AC2" w14:textId="77777777" w:rsidR="00831695" w:rsidRDefault="00831695" w:rsidP="00831695">
      <w:pPr>
        <w:pStyle w:val="0-30TableFootnote"/>
      </w:pPr>
      <w:r w:rsidRPr="00831695">
        <w:rPr>
          <w:b/>
          <w:bCs/>
        </w:rPr>
        <w:t>GO:0006801 superoxide metabolic process:</w:t>
      </w:r>
      <w:r>
        <w:t xml:space="preserve"> The chemical reactions and pathways involving superoxide, the superoxide anion O</w:t>
      </w:r>
      <w:r w:rsidRPr="00FF0409">
        <w:rPr>
          <w:vertAlign w:val="subscript"/>
        </w:rPr>
        <w:t>2</w:t>
      </w:r>
      <w:r w:rsidRPr="00FF0409">
        <w:rPr>
          <w:vertAlign w:val="superscript"/>
        </w:rPr>
        <w:t>-</w:t>
      </w:r>
      <w:r>
        <w:t xml:space="preserve"> (superoxide free radical), or any compound containing this species.</w:t>
      </w:r>
    </w:p>
    <w:p w14:paraId="0E824235" w14:textId="48667FD2" w:rsidR="00831695" w:rsidRDefault="00831695" w:rsidP="00831695">
      <w:pPr>
        <w:pStyle w:val="0-30aTableFootnoteSpaceAfter"/>
      </w:pPr>
      <w:r w:rsidRPr="00831695">
        <w:rPr>
          <w:b/>
          <w:bCs/>
        </w:rPr>
        <w:t>GO:0033194 response to hydroperoxide:</w:t>
      </w:r>
      <w:r>
        <w:t xml:space="preserve"> Any process that results in a change in state or activity of a cell or an organism (in terms of movement, secretion, enzyme production, gene expression, etc.) </w:t>
      </w:r>
      <w:proofErr w:type="gramStart"/>
      <w:r>
        <w:t>as a result of</w:t>
      </w:r>
      <w:proofErr w:type="gramEnd"/>
      <w:r>
        <w:t xml:space="preserve"> a hydroperoxide stimulus. Hydroperoxides are </w:t>
      </w:r>
      <w:proofErr w:type="spellStart"/>
      <w:r>
        <w:t>monosubstitution</w:t>
      </w:r>
      <w:proofErr w:type="spellEnd"/>
      <w:r>
        <w:t xml:space="preserve"> products of hydrogen peroxide, HOOH.</w:t>
      </w:r>
      <w:bookmarkEnd w:id="0"/>
      <w:bookmarkEnd w:id="16"/>
    </w:p>
    <w:sectPr w:rsidR="00831695" w:rsidSect="000604AD">
      <w:endnotePr>
        <w:numFmt w:val="decimal"/>
      </w:endnotePr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27690510" w14:textId="77777777" w:rsidR="00C51BF4" w:rsidRDefault="00C51BF4" w:rsidP="00E127AB">
      <w:r>
        <w:separator/>
      </w:r>
    </w:p>
  </w:endnote>
  <w:endnote w:type="continuationSeparator" w:id="0">
    <w:p w14:paraId="66E51736" w14:textId="77777777" w:rsidR="00C51BF4" w:rsidRDefault="00C51BF4" w:rsidP="00E127AB">
      <w:r>
        <w:continuationSeparator/>
      </w:r>
    </w:p>
  </w:endnote>
  <w:endnote w:type="continuationNotice" w:id="1">
    <w:p w14:paraId="2451168C" w14:textId="77777777" w:rsidR="00C51BF4" w:rsidRDefault="00C51BF4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Arial Bold">
    <w:panose1 w:val="020B0704020202020204"/>
    <w:charset w:val="00"/>
    <w:family w:val="roman"/>
    <w:notTrueType/>
    <w:pitch w:val="default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Yu Gothic Light">
    <w:panose1 w:val="020B0300000000000000"/>
    <w:charset w:val="80"/>
    <w:family w:val="swiss"/>
    <w:pitch w:val="variable"/>
    <w:sig w:usb0="E00002FF" w:usb1="2AC7FDFF" w:usb2="00000016" w:usb3="00000000" w:csb0="000200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Yu Mincho">
    <w:charset w:val="80"/>
    <w:family w:val="roman"/>
    <w:pitch w:val="variable"/>
    <w:sig w:usb0="800002E7" w:usb1="2AC7FCFF" w:usb2="00000012" w:usb3="00000000" w:csb0="000200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0CB9256E" w14:textId="77777777" w:rsidR="00C51BF4" w:rsidRDefault="00C51BF4" w:rsidP="00E127AB">
      <w:r>
        <w:separator/>
      </w:r>
    </w:p>
  </w:footnote>
  <w:footnote w:type="continuationSeparator" w:id="0">
    <w:p w14:paraId="13E4C8E7" w14:textId="77777777" w:rsidR="00C51BF4" w:rsidRDefault="00C51BF4" w:rsidP="00E127AB">
      <w:r>
        <w:continuationSeparator/>
      </w:r>
    </w:p>
  </w:footnote>
  <w:footnote w:type="continuationNotice" w:id="1">
    <w:p w14:paraId="42672929" w14:textId="77777777" w:rsidR="00C51BF4" w:rsidRDefault="00C51BF4"/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15E2E03"/>
    <w:multiLevelType w:val="hybridMultilevel"/>
    <w:tmpl w:val="6FC8C6D6"/>
    <w:lvl w:ilvl="0" w:tplc="55A27D30">
      <w:start w:val="1"/>
      <w:numFmt w:val="lowerLetter"/>
      <w:lvlText w:val="%1."/>
      <w:lvlJc w:val="left"/>
      <w:pPr>
        <w:ind w:left="720" w:hanging="360"/>
      </w:pPr>
      <w:rPr>
        <w:rFonts w:ascii="Arial" w:hAnsi="Arial"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1B5D7557"/>
    <w:multiLevelType w:val="multilevel"/>
    <w:tmpl w:val="E7BCB792"/>
    <w:lvl w:ilvl="0">
      <w:start w:val="1"/>
      <w:numFmt w:val="bullet"/>
      <w:pStyle w:val="Bullet1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>
      <w:start w:val="1"/>
      <w:numFmt w:val="bullet"/>
      <w:pStyle w:val="Bullet2"/>
      <w:lvlText w:val=""/>
      <w:lvlJc w:val="left"/>
      <w:pPr>
        <w:tabs>
          <w:tab w:val="num" w:pos="936"/>
        </w:tabs>
        <w:ind w:left="1008" w:hanging="288"/>
      </w:pPr>
      <w:rPr>
        <w:rFonts w:ascii="Wingdings" w:hAnsi="Wingdings" w:hint="default"/>
        <w:sz w:val="20"/>
      </w:rPr>
    </w:lvl>
    <w:lvl w:ilvl="2">
      <w:start w:val="1"/>
      <w:numFmt w:val="bullet"/>
      <w:pStyle w:val="Bullet3"/>
      <w:lvlText w:val="–"/>
      <w:lvlJc w:val="left"/>
      <w:pPr>
        <w:tabs>
          <w:tab w:val="num" w:pos="1440"/>
        </w:tabs>
        <w:ind w:left="1368" w:hanging="288"/>
      </w:pPr>
      <w:rPr>
        <w:rFonts w:ascii="Calibri" w:hAnsi="Calibri" w:hint="default"/>
        <w:sz w:val="20"/>
      </w:rPr>
    </w:lvl>
    <w:lvl w:ilvl="3">
      <w:start w:val="1"/>
      <w:numFmt w:val="bullet"/>
      <w:lvlText w:val="o"/>
      <w:lvlJc w:val="left"/>
      <w:pPr>
        <w:tabs>
          <w:tab w:val="num" w:pos="2880"/>
        </w:tabs>
        <w:ind w:left="2880" w:hanging="360"/>
      </w:pPr>
      <w:rPr>
        <w:rFonts w:ascii="Courier New" w:hAnsi="Courier New" w:hint="default"/>
        <w:sz w:val="20"/>
      </w:rPr>
    </w:lvl>
    <w:lvl w:ilvl="4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" w15:restartNumberingAfterBreak="0">
    <w:nsid w:val="26246F71"/>
    <w:multiLevelType w:val="multilevel"/>
    <w:tmpl w:val="CC52111E"/>
    <w:lvl w:ilvl="0">
      <w:start w:val="1"/>
      <w:numFmt w:val="decimal"/>
      <w:pStyle w:val="0-07NumList1"/>
      <w:lvlText w:val="%1."/>
      <w:lvlJc w:val="left"/>
      <w:pPr>
        <w:tabs>
          <w:tab w:val="num" w:pos="720"/>
        </w:tabs>
        <w:ind w:left="1080" w:hanging="360"/>
      </w:pPr>
      <w:rPr>
        <w:rFonts w:hint="default"/>
      </w:rPr>
    </w:lvl>
    <w:lvl w:ilvl="1">
      <w:start w:val="1"/>
      <w:numFmt w:val="lowerLetter"/>
      <w:pStyle w:val="0-10NumList2"/>
      <w:lvlText w:val="%2."/>
      <w:lvlJc w:val="left"/>
      <w:pPr>
        <w:tabs>
          <w:tab w:val="num" w:pos="7200"/>
        </w:tabs>
        <w:ind w:left="1440" w:hanging="360"/>
      </w:pPr>
      <w:rPr>
        <w:rFonts w:hint="default"/>
      </w:rPr>
    </w:lvl>
    <w:lvl w:ilvl="2">
      <w:start w:val="1"/>
      <w:numFmt w:val="lowerRoman"/>
      <w:pStyle w:val="0-13NumList3"/>
      <w:lvlText w:val="%3."/>
      <w:lvlJc w:val="left"/>
      <w:pPr>
        <w:tabs>
          <w:tab w:val="num" w:pos="1440"/>
        </w:tabs>
        <w:ind w:left="1800" w:hanging="360"/>
      </w:pPr>
      <w:rPr>
        <w:rFonts w:hint="default"/>
      </w:rPr>
    </w:lvl>
    <w:lvl w:ilvl="3">
      <w:start w:val="1"/>
      <w:numFmt w:val="decimal"/>
      <w:pStyle w:val="0-16NumList4"/>
      <w:lvlText w:val="(%4)"/>
      <w:lvlJc w:val="left"/>
      <w:pPr>
        <w:ind w:left="2160" w:hanging="360"/>
      </w:pPr>
      <w:rPr>
        <w:rFonts w:hint="default"/>
      </w:rPr>
    </w:lvl>
    <w:lvl w:ilvl="4">
      <w:start w:val="1"/>
      <w:numFmt w:val="lowerLetter"/>
      <w:lvlText w:val="%5."/>
      <w:lvlJc w:val="left"/>
      <w:pPr>
        <w:ind w:left="1800" w:hanging="360"/>
      </w:pPr>
      <w:rPr>
        <w:rFonts w:hint="default"/>
      </w:rPr>
    </w:lvl>
    <w:lvl w:ilvl="5">
      <w:start w:val="1"/>
      <w:numFmt w:val="lowerRoman"/>
      <w:lvlText w:val="(%6)"/>
      <w:lvlJc w:val="left"/>
      <w:pPr>
        <w:ind w:left="216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252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2880" w:hanging="360"/>
      </w:pPr>
      <w:rPr>
        <w:rFonts w:hint="default"/>
      </w:rPr>
    </w:lvl>
    <w:lvl w:ilvl="8">
      <w:start w:val="1"/>
      <w:numFmt w:val="lowerRoman"/>
      <w:lvlText w:val="%9."/>
      <w:lvlJc w:val="left"/>
      <w:pPr>
        <w:ind w:left="3240" w:hanging="360"/>
      </w:pPr>
      <w:rPr>
        <w:rFonts w:hint="default"/>
      </w:rPr>
    </w:lvl>
  </w:abstractNum>
  <w:abstractNum w:abstractNumId="3" w15:restartNumberingAfterBreak="0">
    <w:nsid w:val="28434A8D"/>
    <w:multiLevelType w:val="multilevel"/>
    <w:tmpl w:val="48D69F06"/>
    <w:lvl w:ilvl="0">
      <w:start w:val="1"/>
      <w:numFmt w:val="upperLetter"/>
      <w:pStyle w:val="Heading1"/>
      <w:suff w:val="space"/>
      <w:lvlText w:val="Appendix %1."/>
      <w:lvlJc w:val="left"/>
      <w:pPr>
        <w:ind w:left="0" w:firstLine="0"/>
      </w:pPr>
      <w:rPr>
        <w:rFonts w:ascii="Arial" w:hAnsi="Arial" w:cs="Times New Roman" w:hint="default"/>
        <w:b/>
        <w:bCs w:val="0"/>
        <w:i w:val="0"/>
        <w:iCs w:val="0"/>
        <w:caps w:val="0"/>
        <w:strike w:val="0"/>
        <w:dstrike w:val="0"/>
        <w:outline w:val="0"/>
        <w:shadow w:val="0"/>
        <w:emboss w:val="0"/>
        <w:imprint w:val="0"/>
        <w:vanish w:val="0"/>
        <w:spacing w:val="0"/>
        <w:kern w:val="0"/>
        <w:position w:val="0"/>
        <w:sz w:val="32"/>
        <w:u w:val="none"/>
        <w:effect w:val="none"/>
        <w:vertAlign w:val="baseline"/>
        <w:em w:val="none"/>
      </w:rPr>
    </w:lvl>
    <w:lvl w:ilvl="1">
      <w:start w:val="1"/>
      <w:numFmt w:val="decimal"/>
      <w:pStyle w:val="4-05AppendixHead1"/>
      <w:suff w:val="space"/>
      <w:lvlText w:val="%1.%2."/>
      <w:lvlJc w:val="left"/>
      <w:pPr>
        <w:ind w:left="0" w:firstLine="0"/>
      </w:pPr>
      <w:rPr>
        <w:rFonts w:ascii="Arial" w:hAnsi="Arial" w:cs="Times New Roman" w:hint="default"/>
        <w:b/>
        <w:bCs w:val="0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vanish w:val="0"/>
        <w:spacing w:val="0"/>
        <w:kern w:val="0"/>
        <w:position w:val="0"/>
        <w:sz w:val="28"/>
        <w:u w:val="none"/>
        <w:effect w:val="none"/>
        <w:vertAlign w:val="baseline"/>
        <w:em w:val="none"/>
      </w:rPr>
    </w:lvl>
    <w:lvl w:ilvl="2">
      <w:start w:val="1"/>
      <w:numFmt w:val="decimal"/>
      <w:pStyle w:val="4-06AppendixHead2"/>
      <w:suff w:val="space"/>
      <w:lvlText w:val="%1.%2.%3."/>
      <w:lvlJc w:val="left"/>
      <w:pPr>
        <w:ind w:left="0" w:firstLine="0"/>
      </w:pPr>
      <w:rPr>
        <w:rFonts w:ascii="Arial" w:hAnsi="Arial" w:cs="Times New Roman" w:hint="default"/>
        <w:b/>
        <w:bCs w:val="0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vanish w:val="0"/>
        <w:spacing w:val="0"/>
        <w:kern w:val="0"/>
        <w:position w:val="0"/>
        <w:sz w:val="24"/>
        <w:u w:val="none"/>
        <w:effect w:val="none"/>
        <w:vertAlign w:val="baseline"/>
        <w:em w:val="none"/>
      </w:rPr>
    </w:lvl>
    <w:lvl w:ilvl="3">
      <w:start w:val="1"/>
      <w:numFmt w:val="decimal"/>
      <w:pStyle w:val="4-07AppendixHead3"/>
      <w:suff w:val="space"/>
      <w:lvlText w:val="%1.%2.%3.%4."/>
      <w:lvlJc w:val="left"/>
      <w:pPr>
        <w:ind w:left="0" w:firstLine="0"/>
      </w:pPr>
      <w:rPr>
        <w:rFonts w:ascii="Arial" w:hAnsi="Arial" w:cs="Times New Roman" w:hint="default"/>
        <w:b/>
        <w:i/>
        <w:sz w:val="20"/>
      </w:rPr>
    </w:lvl>
    <w:lvl w:ilvl="4">
      <w:start w:val="1"/>
      <w:numFmt w:val="decimal"/>
      <w:pStyle w:val="4-08AppendixHead4"/>
      <w:suff w:val="space"/>
      <w:lvlText w:val="%1.%2.%3.%4.%5."/>
      <w:lvlJc w:val="left"/>
      <w:pPr>
        <w:ind w:left="0" w:firstLine="0"/>
      </w:pPr>
      <w:rPr>
        <w:rFonts w:ascii="Arial" w:hAnsi="Arial" w:cs="Times New Roman" w:hint="default"/>
        <w:b w:val="0"/>
        <w:bCs w:val="0"/>
        <w:i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vanish w:val="0"/>
        <w:spacing w:val="0"/>
        <w:kern w:val="0"/>
        <w:position w:val="0"/>
        <w:sz w:val="20"/>
        <w:u w:val="none"/>
        <w:effect w:val="none"/>
        <w:vertAlign w:val="baseline"/>
        <w:em w:val="none"/>
      </w:rPr>
    </w:lvl>
    <w:lvl w:ilvl="5">
      <w:start w:val="1"/>
      <w:numFmt w:val="none"/>
      <w:lvlText w:val=""/>
      <w:lvlJc w:val="left"/>
      <w:pPr>
        <w:tabs>
          <w:tab w:val="num" w:pos="1440"/>
        </w:tabs>
        <w:ind w:left="0" w:firstLine="0"/>
      </w:pPr>
      <w:rPr>
        <w:rFonts w:cs="Times New Roman" w:hint="default"/>
        <w:bCs w:val="0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vanish w:val="0"/>
        <w:spacing w:val="0"/>
        <w:kern w:val="0"/>
        <w:position w:val="0"/>
        <w:u w:val="none"/>
        <w:effect w:val="none"/>
        <w:vertAlign w:val="baseline"/>
        <w:em w:val="none"/>
      </w:rPr>
    </w:lvl>
    <w:lvl w:ilvl="6">
      <w:start w:val="1"/>
      <w:numFmt w:val="decimal"/>
      <w:lvlRestart w:val="1"/>
      <w:suff w:val="space"/>
      <w:lvlText w:val="Figure %1.%7 —"/>
      <w:lvlJc w:val="left"/>
      <w:pPr>
        <w:ind w:left="0" w:firstLine="0"/>
      </w:pPr>
      <w:rPr>
        <w:rFonts w:cs="Times New Roman" w:hint="default"/>
      </w:rPr>
    </w:lvl>
    <w:lvl w:ilvl="7">
      <w:start w:val="1"/>
      <w:numFmt w:val="decimal"/>
      <w:lvlRestart w:val="1"/>
      <w:suff w:val="space"/>
      <w:lvlText w:val="Table %1.%8 —"/>
      <w:lvlJc w:val="left"/>
      <w:pPr>
        <w:ind w:left="0" w:firstLine="0"/>
      </w:pPr>
      <w:rPr>
        <w:rFonts w:cs="Times New Roman" w:hint="default"/>
      </w:rPr>
    </w:lvl>
    <w:lvl w:ilvl="8">
      <w:start w:val="1"/>
      <w:numFmt w:val="lowerRoman"/>
      <w:lvlText w:val="(%9)"/>
      <w:lvlJc w:val="left"/>
      <w:pPr>
        <w:tabs>
          <w:tab w:val="num" w:pos="6120"/>
        </w:tabs>
        <w:ind w:left="0" w:firstLine="0"/>
      </w:pPr>
      <w:rPr>
        <w:rFonts w:cs="Times New Roman" w:hint="default"/>
      </w:rPr>
    </w:lvl>
  </w:abstractNum>
  <w:abstractNum w:abstractNumId="4" w15:restartNumberingAfterBreak="0">
    <w:nsid w:val="289464DE"/>
    <w:multiLevelType w:val="hybridMultilevel"/>
    <w:tmpl w:val="4406FA4A"/>
    <w:lvl w:ilvl="0" w:tplc="472A9B16">
      <w:numFmt w:val="bullet"/>
      <w:lvlText w:val="-"/>
      <w:lvlJc w:val="left"/>
      <w:pPr>
        <w:ind w:left="720" w:hanging="360"/>
      </w:pPr>
      <w:rPr>
        <w:rFonts w:ascii="Times New Roman" w:eastAsia="Times New Roman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2CCE214E"/>
    <w:multiLevelType w:val="hybridMultilevel"/>
    <w:tmpl w:val="B002DB78"/>
    <w:lvl w:ilvl="0" w:tplc="370AF8EE">
      <w:start w:val="1"/>
      <w:numFmt w:val="lowerRoman"/>
      <w:lvlText w:val="%1."/>
      <w:lvlJc w:val="left"/>
      <w:pPr>
        <w:ind w:left="720" w:hanging="360"/>
      </w:pPr>
      <w:rPr>
        <w:rFonts w:ascii="Arial" w:hAnsi="Arial"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2DD44AA5"/>
    <w:multiLevelType w:val="hybridMultilevel"/>
    <w:tmpl w:val="0BCA9598"/>
    <w:lvl w:ilvl="0" w:tplc="04090001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4FB44614">
      <w:start w:val="1"/>
      <w:numFmt w:val="bullet"/>
      <w:pStyle w:val="0-12BulList3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7" w15:restartNumberingAfterBreak="0">
    <w:nsid w:val="33E801CA"/>
    <w:multiLevelType w:val="hybridMultilevel"/>
    <w:tmpl w:val="A1DC1B60"/>
    <w:lvl w:ilvl="0" w:tplc="157EF812">
      <w:start w:val="1"/>
      <w:numFmt w:val="upperLetter"/>
      <w:pStyle w:val="4-04AppendixTitle"/>
      <w:lvlText w:val="Appendix 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37087062"/>
    <w:multiLevelType w:val="hybridMultilevel"/>
    <w:tmpl w:val="47F88644"/>
    <w:lvl w:ilvl="0" w:tplc="2DE4FAAC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1" w:tplc="50BE1C1C">
      <w:start w:val="1"/>
      <w:numFmt w:val="bullet"/>
      <w:pStyle w:val="0-09BulList2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9" w15:restartNumberingAfterBreak="0">
    <w:nsid w:val="445545BE"/>
    <w:multiLevelType w:val="multilevel"/>
    <w:tmpl w:val="A2FAEFD8"/>
    <w:styleLink w:val="Style2"/>
    <w:lvl w:ilvl="0">
      <w:start w:val="1"/>
      <w:numFmt w:val="bullet"/>
      <w:pStyle w:val="ListBullet"/>
      <w:lvlText w:val=""/>
      <w:lvlJc w:val="left"/>
      <w:pPr>
        <w:ind w:left="1080" w:hanging="360"/>
      </w:pPr>
      <w:rPr>
        <w:rFonts w:ascii="Symbol" w:hAnsi="Symbol" w:hint="default"/>
      </w:rPr>
    </w:lvl>
    <w:lvl w:ilvl="1">
      <w:start w:val="1"/>
      <w:numFmt w:val="bullet"/>
      <w:lvlText w:val="–"/>
      <w:lvlJc w:val="left"/>
      <w:pPr>
        <w:ind w:left="1440" w:hanging="360"/>
      </w:pPr>
      <w:rPr>
        <w:rFonts w:ascii="Calibri" w:hAnsi="Calibri" w:hint="default"/>
      </w:rPr>
    </w:lvl>
    <w:lvl w:ilvl="2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53837E1B"/>
    <w:multiLevelType w:val="multilevel"/>
    <w:tmpl w:val="6D0CC860"/>
    <w:lvl w:ilvl="0">
      <w:start w:val="1"/>
      <w:numFmt w:val="decimal"/>
      <w:pStyle w:val="3-02Head1"/>
      <w:suff w:val="space"/>
      <w:lvlText w:val="%1."/>
      <w:lvlJc w:val="left"/>
      <w:pPr>
        <w:ind w:left="720" w:hanging="720"/>
      </w:pPr>
      <w:rPr>
        <w:rFonts w:ascii="Arial" w:hAnsi="Arial" w:hint="default"/>
        <w:b/>
        <w:i w:val="0"/>
        <w:sz w:val="34"/>
      </w:rPr>
    </w:lvl>
    <w:lvl w:ilvl="1">
      <w:start w:val="1"/>
      <w:numFmt w:val="decimal"/>
      <w:pStyle w:val="3-03Head2"/>
      <w:suff w:val="space"/>
      <w:lvlText w:val="%1.%2."/>
      <w:lvlJc w:val="left"/>
      <w:pPr>
        <w:ind w:left="720" w:hanging="720"/>
      </w:pPr>
      <w:rPr>
        <w:rFonts w:ascii="Arial" w:hAnsi="Arial" w:hint="default"/>
        <w:b/>
        <w:i w:val="0"/>
        <w:sz w:val="28"/>
      </w:rPr>
    </w:lvl>
    <w:lvl w:ilvl="2">
      <w:start w:val="1"/>
      <w:numFmt w:val="decimal"/>
      <w:pStyle w:val="3-04Head3"/>
      <w:suff w:val="space"/>
      <w:lvlText w:val="%1.%2.%3."/>
      <w:lvlJc w:val="left"/>
      <w:pPr>
        <w:ind w:left="720" w:hanging="720"/>
      </w:pPr>
      <w:rPr>
        <w:rFonts w:ascii="Arial" w:hAnsi="Arial" w:hint="default"/>
        <w:b/>
        <w:i w:val="0"/>
        <w:sz w:val="24"/>
      </w:rPr>
    </w:lvl>
    <w:lvl w:ilvl="3">
      <w:start w:val="1"/>
      <w:numFmt w:val="decimal"/>
      <w:pStyle w:val="3-05Head4"/>
      <w:suff w:val="space"/>
      <w:lvlText w:val="%1.%2.%3.%4."/>
      <w:lvlJc w:val="left"/>
      <w:pPr>
        <w:ind w:left="1224" w:hanging="864"/>
      </w:pPr>
      <w:rPr>
        <w:rFonts w:ascii="Arial Bold" w:hAnsi="Arial Bold" w:hint="default"/>
        <w:b/>
        <w:i w:val="0"/>
        <w:sz w:val="21"/>
      </w:rPr>
    </w:lvl>
    <w:lvl w:ilvl="4">
      <w:start w:val="1"/>
      <w:numFmt w:val="decimal"/>
      <w:pStyle w:val="3-06Head5"/>
      <w:suff w:val="space"/>
      <w:lvlText w:val="%1.%2.%3.%4.%5."/>
      <w:lvlJc w:val="left"/>
      <w:pPr>
        <w:ind w:left="1368" w:hanging="1008"/>
      </w:pPr>
      <w:rPr>
        <w:rFonts w:ascii="Arial" w:hAnsi="Arial" w:hint="default"/>
        <w:b w:val="0"/>
        <w:i w:val="0"/>
        <w:sz w:val="21"/>
      </w:rPr>
    </w:lvl>
    <w:lvl w:ilvl="5">
      <w:start w:val="1"/>
      <w:numFmt w:val="decimal"/>
      <w:pStyle w:val="3-07Head6"/>
      <w:suff w:val="space"/>
      <w:lvlText w:val="%1.%2.%3.%4.%5.%6."/>
      <w:lvlJc w:val="left"/>
      <w:pPr>
        <w:ind w:left="1512" w:hanging="1152"/>
      </w:pPr>
      <w:rPr>
        <w:rFonts w:ascii="Arial" w:hAnsi="Arial" w:hint="default"/>
        <w:b w:val="0"/>
        <w:i/>
        <w:sz w:val="21"/>
      </w:rPr>
    </w:lvl>
    <w:lvl w:ilvl="6">
      <w:start w:val="1"/>
      <w:numFmt w:val="decimal"/>
      <w:pStyle w:val="Heading7"/>
      <w:lvlText w:val="%1.%2.%3.%4.%5.%6.%7"/>
      <w:lvlJc w:val="left"/>
      <w:pPr>
        <w:tabs>
          <w:tab w:val="num" w:pos="360"/>
        </w:tabs>
        <w:ind w:left="1656" w:hanging="1296"/>
      </w:pPr>
      <w:rPr>
        <w:rFonts w:hint="default"/>
      </w:rPr>
    </w:lvl>
    <w:lvl w:ilvl="7">
      <w:start w:val="1"/>
      <w:numFmt w:val="decimal"/>
      <w:pStyle w:val="Heading8"/>
      <w:lvlText w:val="%1.%2.%3.%4.%5.%6.%7.%8"/>
      <w:lvlJc w:val="left"/>
      <w:pPr>
        <w:tabs>
          <w:tab w:val="num" w:pos="360"/>
        </w:tabs>
        <w:ind w:left="1800" w:hanging="1440"/>
      </w:pPr>
      <w:rPr>
        <w:rFonts w:hint="default"/>
      </w:rPr>
    </w:lvl>
    <w:lvl w:ilvl="8">
      <w:start w:val="1"/>
      <w:numFmt w:val="decimal"/>
      <w:pStyle w:val="Heading9"/>
      <w:lvlText w:val="%1.%2.%3.%4.%5.%6.%7.%8.%9"/>
      <w:lvlJc w:val="left"/>
      <w:pPr>
        <w:tabs>
          <w:tab w:val="num" w:pos="360"/>
        </w:tabs>
        <w:ind w:left="1944" w:hanging="1584"/>
      </w:pPr>
      <w:rPr>
        <w:rFonts w:hint="default"/>
      </w:rPr>
    </w:lvl>
  </w:abstractNum>
  <w:abstractNum w:abstractNumId="11" w15:restartNumberingAfterBreak="0">
    <w:nsid w:val="6EE81BCC"/>
    <w:multiLevelType w:val="hybridMultilevel"/>
    <w:tmpl w:val="1362DB00"/>
    <w:lvl w:ilvl="0" w:tplc="04090001">
      <w:start w:val="1"/>
      <w:numFmt w:val="bullet"/>
      <w:lvlText w:val=""/>
      <w:lvlJc w:val="left"/>
      <w:pPr>
        <w:ind w:left="21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8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600" w:hanging="360"/>
      </w:pPr>
      <w:rPr>
        <w:rFonts w:ascii="Wingdings" w:hAnsi="Wingdings" w:hint="default"/>
      </w:rPr>
    </w:lvl>
    <w:lvl w:ilvl="3" w:tplc="142C1CA6">
      <w:start w:val="1"/>
      <w:numFmt w:val="bullet"/>
      <w:pStyle w:val="0-15BulList4"/>
      <w:lvlText w:val=""/>
      <w:lvlJc w:val="left"/>
      <w:pPr>
        <w:ind w:left="43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50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7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4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72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920" w:hanging="360"/>
      </w:pPr>
      <w:rPr>
        <w:rFonts w:ascii="Wingdings" w:hAnsi="Wingdings" w:hint="default"/>
      </w:rPr>
    </w:lvl>
  </w:abstractNum>
  <w:abstractNum w:abstractNumId="12" w15:restartNumberingAfterBreak="0">
    <w:nsid w:val="79D47E12"/>
    <w:multiLevelType w:val="hybridMultilevel"/>
    <w:tmpl w:val="7DD4BF10"/>
    <w:lvl w:ilvl="0" w:tplc="510E1254">
      <w:start w:val="1"/>
      <w:numFmt w:val="bullet"/>
      <w:pStyle w:val="0-06BulList1"/>
      <w:lvlText w:val=""/>
      <w:lvlJc w:val="left"/>
      <w:pPr>
        <w:ind w:left="180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num w:numId="1" w16cid:durableId="641543073">
    <w:abstractNumId w:val="2"/>
  </w:num>
  <w:num w:numId="2" w16cid:durableId="954336769">
    <w:abstractNumId w:val="1"/>
  </w:num>
  <w:num w:numId="3" w16cid:durableId="1524705338">
    <w:abstractNumId w:val="12"/>
  </w:num>
  <w:num w:numId="4" w16cid:durableId="443772743">
    <w:abstractNumId w:val="9"/>
  </w:num>
  <w:num w:numId="5" w16cid:durableId="542837708">
    <w:abstractNumId w:val="12"/>
  </w:num>
  <w:num w:numId="6" w16cid:durableId="560555048">
    <w:abstractNumId w:val="8"/>
  </w:num>
  <w:num w:numId="7" w16cid:durableId="332732422">
    <w:abstractNumId w:val="6"/>
  </w:num>
  <w:num w:numId="8" w16cid:durableId="368069417">
    <w:abstractNumId w:val="11"/>
  </w:num>
  <w:num w:numId="9" w16cid:durableId="2094427980">
    <w:abstractNumId w:val="2"/>
  </w:num>
  <w:num w:numId="10" w16cid:durableId="2110614797">
    <w:abstractNumId w:val="0"/>
  </w:num>
  <w:num w:numId="11" w16cid:durableId="1498107264">
    <w:abstractNumId w:val="5"/>
  </w:num>
  <w:num w:numId="12" w16cid:durableId="2057315814">
    <w:abstractNumId w:val="7"/>
  </w:num>
  <w:num w:numId="13" w16cid:durableId="1047991342">
    <w:abstractNumId w:val="3"/>
  </w:num>
  <w:num w:numId="14" w16cid:durableId="832064197">
    <w:abstractNumId w:val="10"/>
  </w:num>
  <w:num w:numId="15" w16cid:durableId="652804642">
    <w:abstractNumId w:val="4"/>
  </w:num>
  <w:num w:numId="16" w16cid:durableId="1870413127">
    <w:abstractNumId w:val="12"/>
  </w:num>
  <w:num w:numId="17" w16cid:durableId="333610661">
    <w:abstractNumId w:val="2"/>
  </w:num>
  <w:num w:numId="18" w16cid:durableId="275210623">
    <w:abstractNumId w:val="8"/>
  </w:num>
  <w:num w:numId="19" w16cid:durableId="530461293">
    <w:abstractNumId w:val="2"/>
  </w:num>
  <w:num w:numId="20" w16cid:durableId="2142192687">
    <w:abstractNumId w:val="6"/>
  </w:num>
  <w:num w:numId="21" w16cid:durableId="619141256">
    <w:abstractNumId w:val="2"/>
  </w:num>
  <w:num w:numId="22" w16cid:durableId="1571963246">
    <w:abstractNumId w:val="11"/>
  </w:num>
  <w:num w:numId="23" w16cid:durableId="55513153">
    <w:abstractNumId w:val="2"/>
  </w:num>
  <w:num w:numId="24" w16cid:durableId="1463035615">
    <w:abstractNumId w:val="10"/>
  </w:num>
  <w:num w:numId="25" w16cid:durableId="508953862">
    <w:abstractNumId w:val="10"/>
  </w:num>
  <w:num w:numId="26" w16cid:durableId="1796633384">
    <w:abstractNumId w:val="10"/>
  </w:num>
  <w:num w:numId="27" w16cid:durableId="47582635">
    <w:abstractNumId w:val="10"/>
  </w:num>
  <w:num w:numId="28" w16cid:durableId="1325355728">
    <w:abstractNumId w:val="10"/>
  </w:num>
  <w:num w:numId="29" w16cid:durableId="30763343">
    <w:abstractNumId w:val="10"/>
  </w:num>
  <w:num w:numId="30" w16cid:durableId="1543207614">
    <w:abstractNumId w:val="7"/>
  </w:num>
  <w:num w:numId="31" w16cid:durableId="1742829179">
    <w:abstractNumId w:val="3"/>
  </w:num>
  <w:num w:numId="32" w16cid:durableId="1364790047">
    <w:abstractNumId w:val="3"/>
  </w:num>
  <w:num w:numId="33" w16cid:durableId="733822355">
    <w:abstractNumId w:val="3"/>
  </w:num>
  <w:num w:numId="34" w16cid:durableId="892622430">
    <w:abstractNumId w:val="3"/>
  </w:num>
  <w:num w:numId="35" w16cid:durableId="916941357">
    <w:abstractNumId w:val="3"/>
  </w:num>
  <w:num w:numId="36" w16cid:durableId="1808356089">
    <w:abstractNumId w:val="10"/>
  </w:num>
  <w:num w:numId="37" w16cid:durableId="759571723">
    <w:abstractNumId w:val="10"/>
  </w:num>
  <w:num w:numId="38" w16cid:durableId="1899897449">
    <w:abstractNumId w:val="10"/>
  </w:num>
  <w:numIdMacAtCleanup w:val="14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activeWritingStyle w:appName="MSWord" w:lang="en-US" w:vendorID="64" w:dllVersion="0" w:nlCheck="1" w:checkStyle="0"/>
  <w:proofState w:spelling="clean" w:grammar="clean"/>
  <w:stylePaneFormatFilter w:val="3808" w:allStyles="0" w:customStyles="0" w:latentStyles="0" w:stylesInUse="1" w:headingStyles="0" w:numberingStyles="0" w:tableStyles="0" w:directFormattingOnRuns="0" w:directFormattingOnParagraphs="0" w:directFormattingOnNumbering="0" w:directFormattingOnTables="1" w:clearFormatting="1" w:top3HeadingStyles="1" w:visibleStyles="0" w:alternateStyleNames="0"/>
  <w:stylePaneSortMethod w:val="0000"/>
  <w:defaultTabStop w:val="144"/>
  <w:drawingGridHorizontalSpacing w:val="120"/>
  <w:displayHorizontalDrawingGridEvery w:val="2"/>
  <w:displayVerticalDrawingGridEvery w:val="2"/>
  <w:characterSpacingControl w:val="doNotCompress"/>
  <w:hdrShapeDefaults>
    <o:shapedefaults v:ext="edit" spidmax="2050"/>
  </w:hdrShapeDefaults>
  <w:footnotePr>
    <w:footnote w:id="-1"/>
    <w:footnote w:id="0"/>
    <w:footnote w:id="1"/>
  </w:footnotePr>
  <w:endnotePr>
    <w:pos w:val="sectEnd"/>
    <w:numFmt w:val="decimal"/>
    <w:endnote w:id="-1"/>
    <w:endnote w:id="0"/>
    <w:endnote w:id="1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CSE Style Manual 8th Edition C-S_020619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dfxxadresff5rpetvs2v2d01dwd2s05fzfv5&quot;&gt;5Day_MostRecent_EndNoteLibrary&lt;record-ids&gt;&lt;item&gt;160&lt;/item&gt;&lt;item&gt;942&lt;/item&gt;&lt;item&gt;944&lt;/item&gt;&lt;item&gt;946&lt;/item&gt;&lt;item&gt;957&lt;/item&gt;&lt;item&gt;958&lt;/item&gt;&lt;item&gt;959&lt;/item&gt;&lt;item&gt;961&lt;/item&gt;&lt;item&gt;967&lt;/item&gt;&lt;item&gt;1007&lt;/item&gt;&lt;item&gt;1022&lt;/item&gt;&lt;item&gt;1023&lt;/item&gt;&lt;item&gt;1024&lt;/item&gt;&lt;item&gt;1066&lt;/item&gt;&lt;item&gt;1271&lt;/item&gt;&lt;item&gt;1272&lt;/item&gt;&lt;item&gt;1273&lt;/item&gt;&lt;item&gt;1274&lt;/item&gt;&lt;item&gt;1277&lt;/item&gt;&lt;item&gt;1278&lt;/item&gt;&lt;item&gt;1279&lt;/item&gt;&lt;item&gt;1280&lt;/item&gt;&lt;item&gt;1281&lt;/item&gt;&lt;item&gt;1282&lt;/item&gt;&lt;item&gt;1283&lt;/item&gt;&lt;item&gt;1284&lt;/item&gt;&lt;/record-ids&gt;&lt;/item&gt;&lt;/Libraries&gt;"/>
  </w:docVars>
  <w:rsids>
    <w:rsidRoot w:val="00BD43FC"/>
    <w:rsid w:val="000013B6"/>
    <w:rsid w:val="00001443"/>
    <w:rsid w:val="0000209B"/>
    <w:rsid w:val="00002AE7"/>
    <w:rsid w:val="00002BC1"/>
    <w:rsid w:val="000036E2"/>
    <w:rsid w:val="00003CD2"/>
    <w:rsid w:val="00004374"/>
    <w:rsid w:val="0000492E"/>
    <w:rsid w:val="00004EDA"/>
    <w:rsid w:val="0000596A"/>
    <w:rsid w:val="00006155"/>
    <w:rsid w:val="000061B0"/>
    <w:rsid w:val="00006214"/>
    <w:rsid w:val="00006DCB"/>
    <w:rsid w:val="00007373"/>
    <w:rsid w:val="000078F3"/>
    <w:rsid w:val="0001020A"/>
    <w:rsid w:val="000106DD"/>
    <w:rsid w:val="000115E6"/>
    <w:rsid w:val="00011D32"/>
    <w:rsid w:val="0001264C"/>
    <w:rsid w:val="00012795"/>
    <w:rsid w:val="000133F7"/>
    <w:rsid w:val="00013967"/>
    <w:rsid w:val="00013B53"/>
    <w:rsid w:val="000141A4"/>
    <w:rsid w:val="00014C3F"/>
    <w:rsid w:val="00014D40"/>
    <w:rsid w:val="00014DD9"/>
    <w:rsid w:val="000154CB"/>
    <w:rsid w:val="00015D6D"/>
    <w:rsid w:val="00015DEB"/>
    <w:rsid w:val="0001641C"/>
    <w:rsid w:val="00016951"/>
    <w:rsid w:val="000202E8"/>
    <w:rsid w:val="00020575"/>
    <w:rsid w:val="00020A6B"/>
    <w:rsid w:val="00021011"/>
    <w:rsid w:val="0002120C"/>
    <w:rsid w:val="00021A9E"/>
    <w:rsid w:val="000222F6"/>
    <w:rsid w:val="00022374"/>
    <w:rsid w:val="000226D0"/>
    <w:rsid w:val="0002272B"/>
    <w:rsid w:val="000227C5"/>
    <w:rsid w:val="00022D57"/>
    <w:rsid w:val="000230E2"/>
    <w:rsid w:val="00023745"/>
    <w:rsid w:val="00023C36"/>
    <w:rsid w:val="00023E74"/>
    <w:rsid w:val="00025853"/>
    <w:rsid w:val="00026722"/>
    <w:rsid w:val="000267F3"/>
    <w:rsid w:val="00026BF7"/>
    <w:rsid w:val="00026E56"/>
    <w:rsid w:val="0002704D"/>
    <w:rsid w:val="00027ED1"/>
    <w:rsid w:val="0003006A"/>
    <w:rsid w:val="000305DE"/>
    <w:rsid w:val="00031B24"/>
    <w:rsid w:val="00031BBE"/>
    <w:rsid w:val="00031E39"/>
    <w:rsid w:val="0003247A"/>
    <w:rsid w:val="00032F44"/>
    <w:rsid w:val="00032F8A"/>
    <w:rsid w:val="000333ED"/>
    <w:rsid w:val="00033839"/>
    <w:rsid w:val="00033841"/>
    <w:rsid w:val="00033D78"/>
    <w:rsid w:val="00036035"/>
    <w:rsid w:val="00036E40"/>
    <w:rsid w:val="00037650"/>
    <w:rsid w:val="00037A2B"/>
    <w:rsid w:val="00037B51"/>
    <w:rsid w:val="00041821"/>
    <w:rsid w:val="0004194E"/>
    <w:rsid w:val="00041A00"/>
    <w:rsid w:val="00041A8F"/>
    <w:rsid w:val="00041E7C"/>
    <w:rsid w:val="00042405"/>
    <w:rsid w:val="00042447"/>
    <w:rsid w:val="000427F7"/>
    <w:rsid w:val="0004285E"/>
    <w:rsid w:val="00042907"/>
    <w:rsid w:val="000437E3"/>
    <w:rsid w:val="0004391B"/>
    <w:rsid w:val="00043B9E"/>
    <w:rsid w:val="000441A4"/>
    <w:rsid w:val="00044C16"/>
    <w:rsid w:val="00045206"/>
    <w:rsid w:val="000468B9"/>
    <w:rsid w:val="00046E2E"/>
    <w:rsid w:val="00047235"/>
    <w:rsid w:val="000473CC"/>
    <w:rsid w:val="00050194"/>
    <w:rsid w:val="0005038D"/>
    <w:rsid w:val="00050BD0"/>
    <w:rsid w:val="00050C5F"/>
    <w:rsid w:val="00050E0F"/>
    <w:rsid w:val="00050E91"/>
    <w:rsid w:val="00050EF9"/>
    <w:rsid w:val="0005108C"/>
    <w:rsid w:val="00051267"/>
    <w:rsid w:val="00051540"/>
    <w:rsid w:val="000515AC"/>
    <w:rsid w:val="000515F5"/>
    <w:rsid w:val="000518BA"/>
    <w:rsid w:val="00051A22"/>
    <w:rsid w:val="00051B7E"/>
    <w:rsid w:val="00051EC7"/>
    <w:rsid w:val="0005264F"/>
    <w:rsid w:val="00052F10"/>
    <w:rsid w:val="000533B8"/>
    <w:rsid w:val="0005361D"/>
    <w:rsid w:val="00053BD7"/>
    <w:rsid w:val="0005419B"/>
    <w:rsid w:val="00055758"/>
    <w:rsid w:val="00057932"/>
    <w:rsid w:val="00060319"/>
    <w:rsid w:val="000604AD"/>
    <w:rsid w:val="00060F47"/>
    <w:rsid w:val="00061052"/>
    <w:rsid w:val="00061328"/>
    <w:rsid w:val="00061C6E"/>
    <w:rsid w:val="00062172"/>
    <w:rsid w:val="0006311E"/>
    <w:rsid w:val="000632DE"/>
    <w:rsid w:val="00063DA1"/>
    <w:rsid w:val="00064815"/>
    <w:rsid w:val="00065272"/>
    <w:rsid w:val="00065BB1"/>
    <w:rsid w:val="00065DE9"/>
    <w:rsid w:val="00065E34"/>
    <w:rsid w:val="00066502"/>
    <w:rsid w:val="000666EC"/>
    <w:rsid w:val="0006687C"/>
    <w:rsid w:val="00066F07"/>
    <w:rsid w:val="00067061"/>
    <w:rsid w:val="00067A9A"/>
    <w:rsid w:val="00067B07"/>
    <w:rsid w:val="00070C2C"/>
    <w:rsid w:val="00071DBB"/>
    <w:rsid w:val="00072359"/>
    <w:rsid w:val="000726A3"/>
    <w:rsid w:val="00072B80"/>
    <w:rsid w:val="0007332F"/>
    <w:rsid w:val="000736D8"/>
    <w:rsid w:val="00074DB4"/>
    <w:rsid w:val="00074ED0"/>
    <w:rsid w:val="00075E66"/>
    <w:rsid w:val="000764FC"/>
    <w:rsid w:val="0007710A"/>
    <w:rsid w:val="0007782A"/>
    <w:rsid w:val="000779A0"/>
    <w:rsid w:val="00077DBF"/>
    <w:rsid w:val="00080B74"/>
    <w:rsid w:val="000822FD"/>
    <w:rsid w:val="000823A6"/>
    <w:rsid w:val="00082F28"/>
    <w:rsid w:val="000836C1"/>
    <w:rsid w:val="000838F3"/>
    <w:rsid w:val="00084099"/>
    <w:rsid w:val="0008428C"/>
    <w:rsid w:val="00084DB2"/>
    <w:rsid w:val="00084F68"/>
    <w:rsid w:val="000858DB"/>
    <w:rsid w:val="00085C4E"/>
    <w:rsid w:val="00085FB8"/>
    <w:rsid w:val="00086063"/>
    <w:rsid w:val="0008678B"/>
    <w:rsid w:val="000868DA"/>
    <w:rsid w:val="00086FCC"/>
    <w:rsid w:val="000878E9"/>
    <w:rsid w:val="00090367"/>
    <w:rsid w:val="00090924"/>
    <w:rsid w:val="00090CBC"/>
    <w:rsid w:val="0009133A"/>
    <w:rsid w:val="000919A9"/>
    <w:rsid w:val="00092376"/>
    <w:rsid w:val="00092933"/>
    <w:rsid w:val="00092961"/>
    <w:rsid w:val="00092F0A"/>
    <w:rsid w:val="0009303C"/>
    <w:rsid w:val="00093D48"/>
    <w:rsid w:val="00094909"/>
    <w:rsid w:val="00094C9F"/>
    <w:rsid w:val="00095682"/>
    <w:rsid w:val="00096348"/>
    <w:rsid w:val="00096F60"/>
    <w:rsid w:val="000977B4"/>
    <w:rsid w:val="000A045F"/>
    <w:rsid w:val="000A054A"/>
    <w:rsid w:val="000A05ED"/>
    <w:rsid w:val="000A14C0"/>
    <w:rsid w:val="000A1FC9"/>
    <w:rsid w:val="000A210B"/>
    <w:rsid w:val="000A2237"/>
    <w:rsid w:val="000A27BF"/>
    <w:rsid w:val="000A2899"/>
    <w:rsid w:val="000A2C84"/>
    <w:rsid w:val="000A2E8E"/>
    <w:rsid w:val="000A3A72"/>
    <w:rsid w:val="000A3BD5"/>
    <w:rsid w:val="000A3F0C"/>
    <w:rsid w:val="000A3F8B"/>
    <w:rsid w:val="000A4774"/>
    <w:rsid w:val="000A49A6"/>
    <w:rsid w:val="000A4AA5"/>
    <w:rsid w:val="000A51B1"/>
    <w:rsid w:val="000A5893"/>
    <w:rsid w:val="000A5DE2"/>
    <w:rsid w:val="000A639B"/>
    <w:rsid w:val="000A6890"/>
    <w:rsid w:val="000A71E3"/>
    <w:rsid w:val="000A72E6"/>
    <w:rsid w:val="000A7466"/>
    <w:rsid w:val="000B004D"/>
    <w:rsid w:val="000B0189"/>
    <w:rsid w:val="000B051D"/>
    <w:rsid w:val="000B055E"/>
    <w:rsid w:val="000B0896"/>
    <w:rsid w:val="000B0968"/>
    <w:rsid w:val="000B15DF"/>
    <w:rsid w:val="000B1DC0"/>
    <w:rsid w:val="000B1F85"/>
    <w:rsid w:val="000B1FF6"/>
    <w:rsid w:val="000B23EF"/>
    <w:rsid w:val="000B31BB"/>
    <w:rsid w:val="000B4D87"/>
    <w:rsid w:val="000B5096"/>
    <w:rsid w:val="000B58CB"/>
    <w:rsid w:val="000B5A0B"/>
    <w:rsid w:val="000B5EE5"/>
    <w:rsid w:val="000B686B"/>
    <w:rsid w:val="000B68FF"/>
    <w:rsid w:val="000B6BAE"/>
    <w:rsid w:val="000B7158"/>
    <w:rsid w:val="000C024C"/>
    <w:rsid w:val="000C092A"/>
    <w:rsid w:val="000C1BAF"/>
    <w:rsid w:val="000C1E46"/>
    <w:rsid w:val="000C2958"/>
    <w:rsid w:val="000C2D0C"/>
    <w:rsid w:val="000C2DC1"/>
    <w:rsid w:val="000C34CE"/>
    <w:rsid w:val="000C355E"/>
    <w:rsid w:val="000C38FC"/>
    <w:rsid w:val="000C3BA5"/>
    <w:rsid w:val="000C3F80"/>
    <w:rsid w:val="000C470C"/>
    <w:rsid w:val="000C4BC9"/>
    <w:rsid w:val="000C4CD4"/>
    <w:rsid w:val="000C56CD"/>
    <w:rsid w:val="000C5C7D"/>
    <w:rsid w:val="000C638E"/>
    <w:rsid w:val="000C6506"/>
    <w:rsid w:val="000C675C"/>
    <w:rsid w:val="000C67A1"/>
    <w:rsid w:val="000C6E15"/>
    <w:rsid w:val="000C75DF"/>
    <w:rsid w:val="000C7E52"/>
    <w:rsid w:val="000D0054"/>
    <w:rsid w:val="000D0304"/>
    <w:rsid w:val="000D04A0"/>
    <w:rsid w:val="000D0F81"/>
    <w:rsid w:val="000D13B0"/>
    <w:rsid w:val="000D152A"/>
    <w:rsid w:val="000D24F7"/>
    <w:rsid w:val="000D3109"/>
    <w:rsid w:val="000D333C"/>
    <w:rsid w:val="000D383E"/>
    <w:rsid w:val="000D38C1"/>
    <w:rsid w:val="000D3D10"/>
    <w:rsid w:val="000D427F"/>
    <w:rsid w:val="000D4306"/>
    <w:rsid w:val="000D44F4"/>
    <w:rsid w:val="000D60E0"/>
    <w:rsid w:val="000D6724"/>
    <w:rsid w:val="000D7795"/>
    <w:rsid w:val="000D79A6"/>
    <w:rsid w:val="000E0160"/>
    <w:rsid w:val="000E12F1"/>
    <w:rsid w:val="000E14E4"/>
    <w:rsid w:val="000E1673"/>
    <w:rsid w:val="000E1B90"/>
    <w:rsid w:val="000E2034"/>
    <w:rsid w:val="000E2092"/>
    <w:rsid w:val="000E24A0"/>
    <w:rsid w:val="000E3164"/>
    <w:rsid w:val="000E333F"/>
    <w:rsid w:val="000E3427"/>
    <w:rsid w:val="000E3A91"/>
    <w:rsid w:val="000E3D41"/>
    <w:rsid w:val="000E4494"/>
    <w:rsid w:val="000E4746"/>
    <w:rsid w:val="000E4833"/>
    <w:rsid w:val="000E4BB9"/>
    <w:rsid w:val="000E5953"/>
    <w:rsid w:val="000E5B22"/>
    <w:rsid w:val="000E5D8C"/>
    <w:rsid w:val="000E63E7"/>
    <w:rsid w:val="000E68F0"/>
    <w:rsid w:val="000E6F46"/>
    <w:rsid w:val="000E79EB"/>
    <w:rsid w:val="000E7DB1"/>
    <w:rsid w:val="000F03D1"/>
    <w:rsid w:val="000F0686"/>
    <w:rsid w:val="000F0AA8"/>
    <w:rsid w:val="000F1C92"/>
    <w:rsid w:val="000F2260"/>
    <w:rsid w:val="000F2A24"/>
    <w:rsid w:val="000F2E54"/>
    <w:rsid w:val="000F2FE2"/>
    <w:rsid w:val="000F3047"/>
    <w:rsid w:val="000F35A1"/>
    <w:rsid w:val="000F35ED"/>
    <w:rsid w:val="000F3BA1"/>
    <w:rsid w:val="000F3BD2"/>
    <w:rsid w:val="000F3D52"/>
    <w:rsid w:val="000F4095"/>
    <w:rsid w:val="000F4884"/>
    <w:rsid w:val="000F4ECC"/>
    <w:rsid w:val="000F4ECE"/>
    <w:rsid w:val="000F511B"/>
    <w:rsid w:val="000F5AB0"/>
    <w:rsid w:val="000F5C8E"/>
    <w:rsid w:val="000F6F37"/>
    <w:rsid w:val="000F75CF"/>
    <w:rsid w:val="000F7877"/>
    <w:rsid w:val="000F7935"/>
    <w:rsid w:val="0010050F"/>
    <w:rsid w:val="00100844"/>
    <w:rsid w:val="00101092"/>
    <w:rsid w:val="00101747"/>
    <w:rsid w:val="00101971"/>
    <w:rsid w:val="00101B2B"/>
    <w:rsid w:val="00102A96"/>
    <w:rsid w:val="00102BF5"/>
    <w:rsid w:val="00102CDF"/>
    <w:rsid w:val="0010394F"/>
    <w:rsid w:val="00103CD1"/>
    <w:rsid w:val="00103D28"/>
    <w:rsid w:val="001045FE"/>
    <w:rsid w:val="001046FC"/>
    <w:rsid w:val="001054E8"/>
    <w:rsid w:val="00105EBE"/>
    <w:rsid w:val="001060C5"/>
    <w:rsid w:val="00106D7C"/>
    <w:rsid w:val="00107362"/>
    <w:rsid w:val="00107D6F"/>
    <w:rsid w:val="00110554"/>
    <w:rsid w:val="00110D7D"/>
    <w:rsid w:val="00110FE0"/>
    <w:rsid w:val="001114F3"/>
    <w:rsid w:val="00112906"/>
    <w:rsid w:val="00112D78"/>
    <w:rsid w:val="00112E72"/>
    <w:rsid w:val="00113236"/>
    <w:rsid w:val="00113315"/>
    <w:rsid w:val="00114D64"/>
    <w:rsid w:val="001151C4"/>
    <w:rsid w:val="0011552E"/>
    <w:rsid w:val="00115BEA"/>
    <w:rsid w:val="00116637"/>
    <w:rsid w:val="00116C94"/>
    <w:rsid w:val="00117291"/>
    <w:rsid w:val="0011765D"/>
    <w:rsid w:val="00120095"/>
    <w:rsid w:val="0012031F"/>
    <w:rsid w:val="00121EB5"/>
    <w:rsid w:val="001226FE"/>
    <w:rsid w:val="00122DB0"/>
    <w:rsid w:val="00122E03"/>
    <w:rsid w:val="001230F0"/>
    <w:rsid w:val="001234B0"/>
    <w:rsid w:val="00123773"/>
    <w:rsid w:val="001238EA"/>
    <w:rsid w:val="0012393A"/>
    <w:rsid w:val="001259DF"/>
    <w:rsid w:val="00126402"/>
    <w:rsid w:val="0012665B"/>
    <w:rsid w:val="001271C0"/>
    <w:rsid w:val="0012778D"/>
    <w:rsid w:val="00130739"/>
    <w:rsid w:val="00131004"/>
    <w:rsid w:val="00131741"/>
    <w:rsid w:val="00131819"/>
    <w:rsid w:val="0013236D"/>
    <w:rsid w:val="00132668"/>
    <w:rsid w:val="001327B2"/>
    <w:rsid w:val="00132F41"/>
    <w:rsid w:val="001334FB"/>
    <w:rsid w:val="00133640"/>
    <w:rsid w:val="001338A3"/>
    <w:rsid w:val="00133DFB"/>
    <w:rsid w:val="00134263"/>
    <w:rsid w:val="00134754"/>
    <w:rsid w:val="001347D5"/>
    <w:rsid w:val="00134A41"/>
    <w:rsid w:val="00135A9E"/>
    <w:rsid w:val="00135AD8"/>
    <w:rsid w:val="00135F06"/>
    <w:rsid w:val="00136373"/>
    <w:rsid w:val="001366EC"/>
    <w:rsid w:val="00136760"/>
    <w:rsid w:val="001375B5"/>
    <w:rsid w:val="00137713"/>
    <w:rsid w:val="00140193"/>
    <w:rsid w:val="001405B8"/>
    <w:rsid w:val="00141A8B"/>
    <w:rsid w:val="001431B9"/>
    <w:rsid w:val="00143540"/>
    <w:rsid w:val="00143686"/>
    <w:rsid w:val="001436CE"/>
    <w:rsid w:val="00144B88"/>
    <w:rsid w:val="00145466"/>
    <w:rsid w:val="00145A56"/>
    <w:rsid w:val="00146198"/>
    <w:rsid w:val="0014623A"/>
    <w:rsid w:val="001467FF"/>
    <w:rsid w:val="00146FFC"/>
    <w:rsid w:val="0014725C"/>
    <w:rsid w:val="001502AE"/>
    <w:rsid w:val="00150656"/>
    <w:rsid w:val="0015068B"/>
    <w:rsid w:val="001507DC"/>
    <w:rsid w:val="00150899"/>
    <w:rsid w:val="00150BD9"/>
    <w:rsid w:val="00150D72"/>
    <w:rsid w:val="00150D88"/>
    <w:rsid w:val="00151021"/>
    <w:rsid w:val="0015142B"/>
    <w:rsid w:val="00151E57"/>
    <w:rsid w:val="00151EED"/>
    <w:rsid w:val="00152E6D"/>
    <w:rsid w:val="00153306"/>
    <w:rsid w:val="001536AF"/>
    <w:rsid w:val="001536DD"/>
    <w:rsid w:val="00153D19"/>
    <w:rsid w:val="00153E27"/>
    <w:rsid w:val="001549E3"/>
    <w:rsid w:val="00154A50"/>
    <w:rsid w:val="00154A82"/>
    <w:rsid w:val="0015514C"/>
    <w:rsid w:val="00155530"/>
    <w:rsid w:val="00155A84"/>
    <w:rsid w:val="00155D28"/>
    <w:rsid w:val="00155FF3"/>
    <w:rsid w:val="00156117"/>
    <w:rsid w:val="00156EA1"/>
    <w:rsid w:val="0016117E"/>
    <w:rsid w:val="001618C5"/>
    <w:rsid w:val="00162D0B"/>
    <w:rsid w:val="001632E1"/>
    <w:rsid w:val="00163556"/>
    <w:rsid w:val="00163AAF"/>
    <w:rsid w:val="00163E3C"/>
    <w:rsid w:val="001653FC"/>
    <w:rsid w:val="0016639D"/>
    <w:rsid w:val="001667B0"/>
    <w:rsid w:val="00166993"/>
    <w:rsid w:val="0016719D"/>
    <w:rsid w:val="001676CD"/>
    <w:rsid w:val="00167D46"/>
    <w:rsid w:val="00167F33"/>
    <w:rsid w:val="0017075C"/>
    <w:rsid w:val="00170845"/>
    <w:rsid w:val="00170BB1"/>
    <w:rsid w:val="00170FC1"/>
    <w:rsid w:val="0017126F"/>
    <w:rsid w:val="00171388"/>
    <w:rsid w:val="001713C9"/>
    <w:rsid w:val="00171525"/>
    <w:rsid w:val="00171CD3"/>
    <w:rsid w:val="001726D7"/>
    <w:rsid w:val="00172D99"/>
    <w:rsid w:val="00173094"/>
    <w:rsid w:val="00173EA7"/>
    <w:rsid w:val="001743DF"/>
    <w:rsid w:val="0017477D"/>
    <w:rsid w:val="00174BA9"/>
    <w:rsid w:val="001752A9"/>
    <w:rsid w:val="001752B3"/>
    <w:rsid w:val="0017537F"/>
    <w:rsid w:val="001764D0"/>
    <w:rsid w:val="00176CCA"/>
    <w:rsid w:val="00176F8E"/>
    <w:rsid w:val="0017797F"/>
    <w:rsid w:val="001803CF"/>
    <w:rsid w:val="001813C7"/>
    <w:rsid w:val="00181D48"/>
    <w:rsid w:val="00181F22"/>
    <w:rsid w:val="00182251"/>
    <w:rsid w:val="00182E16"/>
    <w:rsid w:val="00182F97"/>
    <w:rsid w:val="00183248"/>
    <w:rsid w:val="00183623"/>
    <w:rsid w:val="00183C35"/>
    <w:rsid w:val="00185C31"/>
    <w:rsid w:val="00185E02"/>
    <w:rsid w:val="00185E64"/>
    <w:rsid w:val="001864C2"/>
    <w:rsid w:val="00186586"/>
    <w:rsid w:val="00190886"/>
    <w:rsid w:val="00190F46"/>
    <w:rsid w:val="001926CC"/>
    <w:rsid w:val="00192BB6"/>
    <w:rsid w:val="001939BB"/>
    <w:rsid w:val="00193AF7"/>
    <w:rsid w:val="0019471A"/>
    <w:rsid w:val="00194743"/>
    <w:rsid w:val="001950EF"/>
    <w:rsid w:val="0019511D"/>
    <w:rsid w:val="001953C8"/>
    <w:rsid w:val="0019546C"/>
    <w:rsid w:val="00195CDF"/>
    <w:rsid w:val="00195FB0"/>
    <w:rsid w:val="00197EE9"/>
    <w:rsid w:val="00197FE0"/>
    <w:rsid w:val="001A03CA"/>
    <w:rsid w:val="001A06DA"/>
    <w:rsid w:val="001A086B"/>
    <w:rsid w:val="001A08B0"/>
    <w:rsid w:val="001A0F44"/>
    <w:rsid w:val="001A162D"/>
    <w:rsid w:val="001A1743"/>
    <w:rsid w:val="001A1AE1"/>
    <w:rsid w:val="001A23A0"/>
    <w:rsid w:val="001A249C"/>
    <w:rsid w:val="001A24BC"/>
    <w:rsid w:val="001A2BB7"/>
    <w:rsid w:val="001A2F1D"/>
    <w:rsid w:val="001A3BC9"/>
    <w:rsid w:val="001A4276"/>
    <w:rsid w:val="001A492E"/>
    <w:rsid w:val="001A5756"/>
    <w:rsid w:val="001A57BD"/>
    <w:rsid w:val="001A5C13"/>
    <w:rsid w:val="001A5DB0"/>
    <w:rsid w:val="001A644F"/>
    <w:rsid w:val="001A6528"/>
    <w:rsid w:val="001A659F"/>
    <w:rsid w:val="001A6927"/>
    <w:rsid w:val="001A71B4"/>
    <w:rsid w:val="001A78E8"/>
    <w:rsid w:val="001B0165"/>
    <w:rsid w:val="001B0998"/>
    <w:rsid w:val="001B0B14"/>
    <w:rsid w:val="001B0C6A"/>
    <w:rsid w:val="001B0F18"/>
    <w:rsid w:val="001B10D4"/>
    <w:rsid w:val="001B10EE"/>
    <w:rsid w:val="001B1463"/>
    <w:rsid w:val="001B15AD"/>
    <w:rsid w:val="001B2D84"/>
    <w:rsid w:val="001B39F6"/>
    <w:rsid w:val="001B51A5"/>
    <w:rsid w:val="001B588E"/>
    <w:rsid w:val="001B5EDF"/>
    <w:rsid w:val="001B6376"/>
    <w:rsid w:val="001B6698"/>
    <w:rsid w:val="001B69BC"/>
    <w:rsid w:val="001B6BB4"/>
    <w:rsid w:val="001B6C8A"/>
    <w:rsid w:val="001B7B9E"/>
    <w:rsid w:val="001B7C98"/>
    <w:rsid w:val="001C0C00"/>
    <w:rsid w:val="001C0C97"/>
    <w:rsid w:val="001C0F25"/>
    <w:rsid w:val="001C1E6B"/>
    <w:rsid w:val="001C1F62"/>
    <w:rsid w:val="001C1FC5"/>
    <w:rsid w:val="001C242E"/>
    <w:rsid w:val="001C2F6F"/>
    <w:rsid w:val="001C3247"/>
    <w:rsid w:val="001C328D"/>
    <w:rsid w:val="001C3547"/>
    <w:rsid w:val="001C3549"/>
    <w:rsid w:val="001C397D"/>
    <w:rsid w:val="001C4A6D"/>
    <w:rsid w:val="001C594C"/>
    <w:rsid w:val="001C5C05"/>
    <w:rsid w:val="001C6496"/>
    <w:rsid w:val="001C652F"/>
    <w:rsid w:val="001C67AE"/>
    <w:rsid w:val="001C6826"/>
    <w:rsid w:val="001C68FC"/>
    <w:rsid w:val="001C6BF5"/>
    <w:rsid w:val="001C6CB3"/>
    <w:rsid w:val="001C6EF6"/>
    <w:rsid w:val="001C77E0"/>
    <w:rsid w:val="001C77F0"/>
    <w:rsid w:val="001C7D87"/>
    <w:rsid w:val="001D01FC"/>
    <w:rsid w:val="001D0282"/>
    <w:rsid w:val="001D06BC"/>
    <w:rsid w:val="001D07D9"/>
    <w:rsid w:val="001D0CFF"/>
    <w:rsid w:val="001D13CF"/>
    <w:rsid w:val="001D15F1"/>
    <w:rsid w:val="001D1C84"/>
    <w:rsid w:val="001D23C3"/>
    <w:rsid w:val="001D2804"/>
    <w:rsid w:val="001D2C92"/>
    <w:rsid w:val="001D35B2"/>
    <w:rsid w:val="001D5DD8"/>
    <w:rsid w:val="001D64EF"/>
    <w:rsid w:val="001D66F1"/>
    <w:rsid w:val="001D6738"/>
    <w:rsid w:val="001D70F2"/>
    <w:rsid w:val="001D73BE"/>
    <w:rsid w:val="001E1D33"/>
    <w:rsid w:val="001E1D8E"/>
    <w:rsid w:val="001E1E2B"/>
    <w:rsid w:val="001E2137"/>
    <w:rsid w:val="001E22FA"/>
    <w:rsid w:val="001E2486"/>
    <w:rsid w:val="001E25AA"/>
    <w:rsid w:val="001E314A"/>
    <w:rsid w:val="001E3CFA"/>
    <w:rsid w:val="001E3EBF"/>
    <w:rsid w:val="001E3FF9"/>
    <w:rsid w:val="001E4207"/>
    <w:rsid w:val="001E4228"/>
    <w:rsid w:val="001E4278"/>
    <w:rsid w:val="001E4FFF"/>
    <w:rsid w:val="001E583A"/>
    <w:rsid w:val="001E60AC"/>
    <w:rsid w:val="001E61D8"/>
    <w:rsid w:val="001E687B"/>
    <w:rsid w:val="001E6B6B"/>
    <w:rsid w:val="001E6CE5"/>
    <w:rsid w:val="001E76A5"/>
    <w:rsid w:val="001F00CE"/>
    <w:rsid w:val="001F095E"/>
    <w:rsid w:val="001F0BD7"/>
    <w:rsid w:val="001F18D4"/>
    <w:rsid w:val="001F1D2A"/>
    <w:rsid w:val="001F1DEA"/>
    <w:rsid w:val="001F2501"/>
    <w:rsid w:val="001F2604"/>
    <w:rsid w:val="001F3B22"/>
    <w:rsid w:val="001F3B26"/>
    <w:rsid w:val="001F4619"/>
    <w:rsid w:val="001F49C9"/>
    <w:rsid w:val="001F4DA3"/>
    <w:rsid w:val="001F582D"/>
    <w:rsid w:val="001F59AA"/>
    <w:rsid w:val="001F5C09"/>
    <w:rsid w:val="001F6A5D"/>
    <w:rsid w:val="001F761C"/>
    <w:rsid w:val="001F7BF3"/>
    <w:rsid w:val="0020064C"/>
    <w:rsid w:val="0020084A"/>
    <w:rsid w:val="00200881"/>
    <w:rsid w:val="00201232"/>
    <w:rsid w:val="002013DC"/>
    <w:rsid w:val="002016A8"/>
    <w:rsid w:val="00201969"/>
    <w:rsid w:val="00202656"/>
    <w:rsid w:val="002048CB"/>
    <w:rsid w:val="00204F58"/>
    <w:rsid w:val="00205941"/>
    <w:rsid w:val="00205E19"/>
    <w:rsid w:val="00206116"/>
    <w:rsid w:val="00206915"/>
    <w:rsid w:val="002075F8"/>
    <w:rsid w:val="0020788B"/>
    <w:rsid w:val="002106F1"/>
    <w:rsid w:val="002114BA"/>
    <w:rsid w:val="002114EE"/>
    <w:rsid w:val="00211586"/>
    <w:rsid w:val="00212564"/>
    <w:rsid w:val="002129FA"/>
    <w:rsid w:val="0021372E"/>
    <w:rsid w:val="0021407B"/>
    <w:rsid w:val="0021486E"/>
    <w:rsid w:val="0021487F"/>
    <w:rsid w:val="002149CB"/>
    <w:rsid w:val="00214FEB"/>
    <w:rsid w:val="00215B36"/>
    <w:rsid w:val="00217271"/>
    <w:rsid w:val="00220CB4"/>
    <w:rsid w:val="00220F45"/>
    <w:rsid w:val="002214C2"/>
    <w:rsid w:val="002215DC"/>
    <w:rsid w:val="002217F8"/>
    <w:rsid w:val="002219CD"/>
    <w:rsid w:val="0022203F"/>
    <w:rsid w:val="0022241B"/>
    <w:rsid w:val="00222986"/>
    <w:rsid w:val="0022311E"/>
    <w:rsid w:val="002237BB"/>
    <w:rsid w:val="00223AE0"/>
    <w:rsid w:val="00223CEC"/>
    <w:rsid w:val="00223F0C"/>
    <w:rsid w:val="002240F0"/>
    <w:rsid w:val="0022426B"/>
    <w:rsid w:val="00224865"/>
    <w:rsid w:val="00224F00"/>
    <w:rsid w:val="002261BF"/>
    <w:rsid w:val="002266F0"/>
    <w:rsid w:val="00226885"/>
    <w:rsid w:val="00226918"/>
    <w:rsid w:val="00226C38"/>
    <w:rsid w:val="00227B58"/>
    <w:rsid w:val="0023103A"/>
    <w:rsid w:val="00231228"/>
    <w:rsid w:val="00231E00"/>
    <w:rsid w:val="0023215B"/>
    <w:rsid w:val="00232367"/>
    <w:rsid w:val="00232C78"/>
    <w:rsid w:val="00234A49"/>
    <w:rsid w:val="002351BE"/>
    <w:rsid w:val="00235D49"/>
    <w:rsid w:val="00235FD2"/>
    <w:rsid w:val="0023715D"/>
    <w:rsid w:val="00237FB6"/>
    <w:rsid w:val="002403F8"/>
    <w:rsid w:val="002404A6"/>
    <w:rsid w:val="00240C3F"/>
    <w:rsid w:val="00241C1D"/>
    <w:rsid w:val="00241D33"/>
    <w:rsid w:val="00242023"/>
    <w:rsid w:val="00242A2F"/>
    <w:rsid w:val="00244348"/>
    <w:rsid w:val="0024463F"/>
    <w:rsid w:val="00245E83"/>
    <w:rsid w:val="0024633F"/>
    <w:rsid w:val="002463F2"/>
    <w:rsid w:val="00246C9C"/>
    <w:rsid w:val="00246EA3"/>
    <w:rsid w:val="0024726A"/>
    <w:rsid w:val="002477D4"/>
    <w:rsid w:val="002518FB"/>
    <w:rsid w:val="00252897"/>
    <w:rsid w:val="00252BB6"/>
    <w:rsid w:val="00253477"/>
    <w:rsid w:val="00253667"/>
    <w:rsid w:val="0025376B"/>
    <w:rsid w:val="00253FDE"/>
    <w:rsid w:val="0025472F"/>
    <w:rsid w:val="00254769"/>
    <w:rsid w:val="002551E0"/>
    <w:rsid w:val="002557A1"/>
    <w:rsid w:val="00256890"/>
    <w:rsid w:val="002572B1"/>
    <w:rsid w:val="0025747F"/>
    <w:rsid w:val="002575A4"/>
    <w:rsid w:val="0025B3B1"/>
    <w:rsid w:val="00260BA0"/>
    <w:rsid w:val="00261D10"/>
    <w:rsid w:val="00262CF7"/>
    <w:rsid w:val="00263102"/>
    <w:rsid w:val="00263513"/>
    <w:rsid w:val="00264271"/>
    <w:rsid w:val="00264860"/>
    <w:rsid w:val="00264CBD"/>
    <w:rsid w:val="00264F34"/>
    <w:rsid w:val="002662AB"/>
    <w:rsid w:val="00267536"/>
    <w:rsid w:val="00267A2D"/>
    <w:rsid w:val="002704F8"/>
    <w:rsid w:val="00271176"/>
    <w:rsid w:val="00271351"/>
    <w:rsid w:val="00271E4D"/>
    <w:rsid w:val="00271F37"/>
    <w:rsid w:val="00272A00"/>
    <w:rsid w:val="0027331D"/>
    <w:rsid w:val="00273A56"/>
    <w:rsid w:val="00273B45"/>
    <w:rsid w:val="00274924"/>
    <w:rsid w:val="002760E7"/>
    <w:rsid w:val="0027613F"/>
    <w:rsid w:val="0027620D"/>
    <w:rsid w:val="00276438"/>
    <w:rsid w:val="0027695D"/>
    <w:rsid w:val="00276B28"/>
    <w:rsid w:val="00277270"/>
    <w:rsid w:val="00277588"/>
    <w:rsid w:val="0027769F"/>
    <w:rsid w:val="00277959"/>
    <w:rsid w:val="0028036F"/>
    <w:rsid w:val="0028301A"/>
    <w:rsid w:val="002830F0"/>
    <w:rsid w:val="002837CA"/>
    <w:rsid w:val="00283AB3"/>
    <w:rsid w:val="002843C6"/>
    <w:rsid w:val="002846CF"/>
    <w:rsid w:val="002846E6"/>
    <w:rsid w:val="0028486D"/>
    <w:rsid w:val="0028597B"/>
    <w:rsid w:val="00286128"/>
    <w:rsid w:val="00287BD5"/>
    <w:rsid w:val="00287CA7"/>
    <w:rsid w:val="002903EF"/>
    <w:rsid w:val="00290A97"/>
    <w:rsid w:val="00290AFC"/>
    <w:rsid w:val="0029117F"/>
    <w:rsid w:val="002912B6"/>
    <w:rsid w:val="00291CF1"/>
    <w:rsid w:val="002924E2"/>
    <w:rsid w:val="00292C86"/>
    <w:rsid w:val="00292D6F"/>
    <w:rsid w:val="00292F0C"/>
    <w:rsid w:val="00293C8C"/>
    <w:rsid w:val="00293E2E"/>
    <w:rsid w:val="00295269"/>
    <w:rsid w:val="002954AE"/>
    <w:rsid w:val="00295AD7"/>
    <w:rsid w:val="00295E23"/>
    <w:rsid w:val="00295F50"/>
    <w:rsid w:val="00296549"/>
    <w:rsid w:val="0029673A"/>
    <w:rsid w:val="0029C1EF"/>
    <w:rsid w:val="002A069A"/>
    <w:rsid w:val="002A10FF"/>
    <w:rsid w:val="002A21F9"/>
    <w:rsid w:val="002A25B9"/>
    <w:rsid w:val="002A296D"/>
    <w:rsid w:val="002A2A49"/>
    <w:rsid w:val="002A2D17"/>
    <w:rsid w:val="002A353F"/>
    <w:rsid w:val="002A3DEA"/>
    <w:rsid w:val="002A3F92"/>
    <w:rsid w:val="002A4662"/>
    <w:rsid w:val="002A4FE6"/>
    <w:rsid w:val="002A591E"/>
    <w:rsid w:val="002A5D79"/>
    <w:rsid w:val="002A60B9"/>
    <w:rsid w:val="002A63A7"/>
    <w:rsid w:val="002A685B"/>
    <w:rsid w:val="002A749C"/>
    <w:rsid w:val="002A74A0"/>
    <w:rsid w:val="002A785F"/>
    <w:rsid w:val="002A7A26"/>
    <w:rsid w:val="002B008E"/>
    <w:rsid w:val="002B0AD1"/>
    <w:rsid w:val="002B12DB"/>
    <w:rsid w:val="002B16D1"/>
    <w:rsid w:val="002B1F16"/>
    <w:rsid w:val="002B4105"/>
    <w:rsid w:val="002B43AA"/>
    <w:rsid w:val="002B4BF9"/>
    <w:rsid w:val="002B509F"/>
    <w:rsid w:val="002B51C7"/>
    <w:rsid w:val="002B57DD"/>
    <w:rsid w:val="002B59C2"/>
    <w:rsid w:val="002B5AC9"/>
    <w:rsid w:val="002B5BD5"/>
    <w:rsid w:val="002B62B3"/>
    <w:rsid w:val="002B6440"/>
    <w:rsid w:val="002B65B7"/>
    <w:rsid w:val="002B7A78"/>
    <w:rsid w:val="002B7ACA"/>
    <w:rsid w:val="002B7F1A"/>
    <w:rsid w:val="002C0046"/>
    <w:rsid w:val="002C03C1"/>
    <w:rsid w:val="002C03C2"/>
    <w:rsid w:val="002C0430"/>
    <w:rsid w:val="002C0D3D"/>
    <w:rsid w:val="002C1302"/>
    <w:rsid w:val="002C1358"/>
    <w:rsid w:val="002C1602"/>
    <w:rsid w:val="002C16A5"/>
    <w:rsid w:val="002C1AA7"/>
    <w:rsid w:val="002C1AF2"/>
    <w:rsid w:val="002C1D86"/>
    <w:rsid w:val="002C20E9"/>
    <w:rsid w:val="002C2941"/>
    <w:rsid w:val="002C2C97"/>
    <w:rsid w:val="002C2CFC"/>
    <w:rsid w:val="002C32F7"/>
    <w:rsid w:val="002C3C9D"/>
    <w:rsid w:val="002C4028"/>
    <w:rsid w:val="002C41CA"/>
    <w:rsid w:val="002C4F2A"/>
    <w:rsid w:val="002D0907"/>
    <w:rsid w:val="002D093E"/>
    <w:rsid w:val="002D1C51"/>
    <w:rsid w:val="002D30F4"/>
    <w:rsid w:val="002D3AE5"/>
    <w:rsid w:val="002D3B53"/>
    <w:rsid w:val="002D3B90"/>
    <w:rsid w:val="002D3E9F"/>
    <w:rsid w:val="002D41D2"/>
    <w:rsid w:val="002D48F4"/>
    <w:rsid w:val="002D4A09"/>
    <w:rsid w:val="002D4C5C"/>
    <w:rsid w:val="002D5623"/>
    <w:rsid w:val="002D600E"/>
    <w:rsid w:val="002D60C7"/>
    <w:rsid w:val="002D6FF7"/>
    <w:rsid w:val="002D7D90"/>
    <w:rsid w:val="002E091E"/>
    <w:rsid w:val="002E12E6"/>
    <w:rsid w:val="002E18BE"/>
    <w:rsid w:val="002E1D3C"/>
    <w:rsid w:val="002E200E"/>
    <w:rsid w:val="002E21A3"/>
    <w:rsid w:val="002E2531"/>
    <w:rsid w:val="002E3310"/>
    <w:rsid w:val="002E355E"/>
    <w:rsid w:val="002E3BAF"/>
    <w:rsid w:val="002E3FAE"/>
    <w:rsid w:val="002E5012"/>
    <w:rsid w:val="002E54CF"/>
    <w:rsid w:val="002E55C8"/>
    <w:rsid w:val="002E5B24"/>
    <w:rsid w:val="002E6278"/>
    <w:rsid w:val="002E6526"/>
    <w:rsid w:val="002E6577"/>
    <w:rsid w:val="002E673D"/>
    <w:rsid w:val="002E6ECB"/>
    <w:rsid w:val="002E79C0"/>
    <w:rsid w:val="002F0148"/>
    <w:rsid w:val="002F03CA"/>
    <w:rsid w:val="002F03E2"/>
    <w:rsid w:val="002F0706"/>
    <w:rsid w:val="002F0BA0"/>
    <w:rsid w:val="002F0C8A"/>
    <w:rsid w:val="002F0F12"/>
    <w:rsid w:val="002F11DD"/>
    <w:rsid w:val="002F134F"/>
    <w:rsid w:val="002F290E"/>
    <w:rsid w:val="002F2D1A"/>
    <w:rsid w:val="002F304B"/>
    <w:rsid w:val="002F313D"/>
    <w:rsid w:val="002F31CE"/>
    <w:rsid w:val="002F3329"/>
    <w:rsid w:val="002F366B"/>
    <w:rsid w:val="002F378F"/>
    <w:rsid w:val="002F39C9"/>
    <w:rsid w:val="002F46E3"/>
    <w:rsid w:val="002F5042"/>
    <w:rsid w:val="002F5575"/>
    <w:rsid w:val="002F563A"/>
    <w:rsid w:val="002F5AC7"/>
    <w:rsid w:val="002F65DA"/>
    <w:rsid w:val="002F6735"/>
    <w:rsid w:val="002F74F4"/>
    <w:rsid w:val="0030012A"/>
    <w:rsid w:val="00301A3F"/>
    <w:rsid w:val="00301AB4"/>
    <w:rsid w:val="003028C6"/>
    <w:rsid w:val="00302F74"/>
    <w:rsid w:val="00303004"/>
    <w:rsid w:val="00303237"/>
    <w:rsid w:val="00303817"/>
    <w:rsid w:val="0030433E"/>
    <w:rsid w:val="0030488C"/>
    <w:rsid w:val="00305146"/>
    <w:rsid w:val="003056A7"/>
    <w:rsid w:val="00305803"/>
    <w:rsid w:val="00306021"/>
    <w:rsid w:val="00306F20"/>
    <w:rsid w:val="003078D4"/>
    <w:rsid w:val="00307FB9"/>
    <w:rsid w:val="0031011D"/>
    <w:rsid w:val="003111C5"/>
    <w:rsid w:val="00311A9D"/>
    <w:rsid w:val="003121E8"/>
    <w:rsid w:val="003122AD"/>
    <w:rsid w:val="00312814"/>
    <w:rsid w:val="00312893"/>
    <w:rsid w:val="003128DE"/>
    <w:rsid w:val="00312A84"/>
    <w:rsid w:val="00312FAC"/>
    <w:rsid w:val="00313128"/>
    <w:rsid w:val="00314632"/>
    <w:rsid w:val="00314B5C"/>
    <w:rsid w:val="00314E16"/>
    <w:rsid w:val="003150C7"/>
    <w:rsid w:val="00315BF9"/>
    <w:rsid w:val="00316285"/>
    <w:rsid w:val="0031667A"/>
    <w:rsid w:val="003200B9"/>
    <w:rsid w:val="003200F8"/>
    <w:rsid w:val="003213C6"/>
    <w:rsid w:val="00321910"/>
    <w:rsid w:val="00321A24"/>
    <w:rsid w:val="00321E0B"/>
    <w:rsid w:val="003233A2"/>
    <w:rsid w:val="00323944"/>
    <w:rsid w:val="0032402D"/>
    <w:rsid w:val="003248A9"/>
    <w:rsid w:val="00325018"/>
    <w:rsid w:val="003250F9"/>
    <w:rsid w:val="00325295"/>
    <w:rsid w:val="0032645A"/>
    <w:rsid w:val="0032724C"/>
    <w:rsid w:val="00327696"/>
    <w:rsid w:val="003303F2"/>
    <w:rsid w:val="00330442"/>
    <w:rsid w:val="0033060D"/>
    <w:rsid w:val="00331423"/>
    <w:rsid w:val="00331C49"/>
    <w:rsid w:val="00331DE2"/>
    <w:rsid w:val="003327E1"/>
    <w:rsid w:val="0033334B"/>
    <w:rsid w:val="00333372"/>
    <w:rsid w:val="00333817"/>
    <w:rsid w:val="00333AC3"/>
    <w:rsid w:val="00333DE0"/>
    <w:rsid w:val="00333E0B"/>
    <w:rsid w:val="00333F98"/>
    <w:rsid w:val="00334584"/>
    <w:rsid w:val="003348ED"/>
    <w:rsid w:val="003358D0"/>
    <w:rsid w:val="00335A7E"/>
    <w:rsid w:val="00335D10"/>
    <w:rsid w:val="003369BA"/>
    <w:rsid w:val="003372B7"/>
    <w:rsid w:val="0033758D"/>
    <w:rsid w:val="0034032F"/>
    <w:rsid w:val="003403B4"/>
    <w:rsid w:val="00340448"/>
    <w:rsid w:val="00340A83"/>
    <w:rsid w:val="00340D5F"/>
    <w:rsid w:val="003411F9"/>
    <w:rsid w:val="0034129C"/>
    <w:rsid w:val="00341724"/>
    <w:rsid w:val="00341AFA"/>
    <w:rsid w:val="00341F17"/>
    <w:rsid w:val="003427E1"/>
    <w:rsid w:val="00343C11"/>
    <w:rsid w:val="00343D91"/>
    <w:rsid w:val="00344982"/>
    <w:rsid w:val="00344E8F"/>
    <w:rsid w:val="00344EC2"/>
    <w:rsid w:val="00346115"/>
    <w:rsid w:val="00346428"/>
    <w:rsid w:val="00346B45"/>
    <w:rsid w:val="00346C09"/>
    <w:rsid w:val="0034798A"/>
    <w:rsid w:val="00350178"/>
    <w:rsid w:val="0035080E"/>
    <w:rsid w:val="00350CAD"/>
    <w:rsid w:val="00351060"/>
    <w:rsid w:val="00351D7F"/>
    <w:rsid w:val="00352C11"/>
    <w:rsid w:val="003537B6"/>
    <w:rsid w:val="00353D6F"/>
    <w:rsid w:val="00354005"/>
    <w:rsid w:val="0035437A"/>
    <w:rsid w:val="00354B06"/>
    <w:rsid w:val="003559A0"/>
    <w:rsid w:val="00356098"/>
    <w:rsid w:val="00356210"/>
    <w:rsid w:val="00356E84"/>
    <w:rsid w:val="0036048C"/>
    <w:rsid w:val="00360499"/>
    <w:rsid w:val="003604C9"/>
    <w:rsid w:val="003604DF"/>
    <w:rsid w:val="003606A3"/>
    <w:rsid w:val="00360A67"/>
    <w:rsid w:val="00360E8C"/>
    <w:rsid w:val="003612AF"/>
    <w:rsid w:val="00361578"/>
    <w:rsid w:val="00361EF4"/>
    <w:rsid w:val="0036250D"/>
    <w:rsid w:val="00363217"/>
    <w:rsid w:val="00363725"/>
    <w:rsid w:val="00363781"/>
    <w:rsid w:val="00363A2B"/>
    <w:rsid w:val="00363C21"/>
    <w:rsid w:val="00364ACD"/>
    <w:rsid w:val="00364DB4"/>
    <w:rsid w:val="00366B74"/>
    <w:rsid w:val="003671B0"/>
    <w:rsid w:val="003671FE"/>
    <w:rsid w:val="00367306"/>
    <w:rsid w:val="00367F2C"/>
    <w:rsid w:val="00370031"/>
    <w:rsid w:val="00370322"/>
    <w:rsid w:val="00370B2D"/>
    <w:rsid w:val="003710BC"/>
    <w:rsid w:val="0037126B"/>
    <w:rsid w:val="003719AD"/>
    <w:rsid w:val="00373DE8"/>
    <w:rsid w:val="00374AF2"/>
    <w:rsid w:val="00374B19"/>
    <w:rsid w:val="003767A9"/>
    <w:rsid w:val="0037688D"/>
    <w:rsid w:val="00376B5B"/>
    <w:rsid w:val="00376B92"/>
    <w:rsid w:val="00376BC7"/>
    <w:rsid w:val="00377D4F"/>
    <w:rsid w:val="00382235"/>
    <w:rsid w:val="00382620"/>
    <w:rsid w:val="0038281C"/>
    <w:rsid w:val="00382D62"/>
    <w:rsid w:val="0038307C"/>
    <w:rsid w:val="00383363"/>
    <w:rsid w:val="003839AB"/>
    <w:rsid w:val="00383E3F"/>
    <w:rsid w:val="00384113"/>
    <w:rsid w:val="00385450"/>
    <w:rsid w:val="00385573"/>
    <w:rsid w:val="00386600"/>
    <w:rsid w:val="00386B03"/>
    <w:rsid w:val="00387343"/>
    <w:rsid w:val="00390385"/>
    <w:rsid w:val="0039058F"/>
    <w:rsid w:val="00390940"/>
    <w:rsid w:val="00390B2D"/>
    <w:rsid w:val="00390EF2"/>
    <w:rsid w:val="003923F0"/>
    <w:rsid w:val="0039294D"/>
    <w:rsid w:val="00392DD9"/>
    <w:rsid w:val="0039307F"/>
    <w:rsid w:val="00393977"/>
    <w:rsid w:val="00394484"/>
    <w:rsid w:val="00394983"/>
    <w:rsid w:val="003949F6"/>
    <w:rsid w:val="00394C55"/>
    <w:rsid w:val="00395470"/>
    <w:rsid w:val="0039565C"/>
    <w:rsid w:val="00396186"/>
    <w:rsid w:val="003971BE"/>
    <w:rsid w:val="003973C1"/>
    <w:rsid w:val="003974E8"/>
    <w:rsid w:val="0039793D"/>
    <w:rsid w:val="00397D4D"/>
    <w:rsid w:val="00397D6F"/>
    <w:rsid w:val="003A0252"/>
    <w:rsid w:val="003A0A48"/>
    <w:rsid w:val="003A1262"/>
    <w:rsid w:val="003A15C0"/>
    <w:rsid w:val="003A1E27"/>
    <w:rsid w:val="003A2370"/>
    <w:rsid w:val="003A2696"/>
    <w:rsid w:val="003A2793"/>
    <w:rsid w:val="003A29E7"/>
    <w:rsid w:val="003A2ADD"/>
    <w:rsid w:val="003A2F42"/>
    <w:rsid w:val="003A2F59"/>
    <w:rsid w:val="003A56C5"/>
    <w:rsid w:val="003A58D1"/>
    <w:rsid w:val="003A5C2A"/>
    <w:rsid w:val="003A6018"/>
    <w:rsid w:val="003A6307"/>
    <w:rsid w:val="003A6495"/>
    <w:rsid w:val="003A67A2"/>
    <w:rsid w:val="003A6B92"/>
    <w:rsid w:val="003A6D95"/>
    <w:rsid w:val="003A6F48"/>
    <w:rsid w:val="003B017C"/>
    <w:rsid w:val="003B1DCA"/>
    <w:rsid w:val="003B1F84"/>
    <w:rsid w:val="003B29D7"/>
    <w:rsid w:val="003B32D4"/>
    <w:rsid w:val="003B3FA5"/>
    <w:rsid w:val="003B42A6"/>
    <w:rsid w:val="003B4508"/>
    <w:rsid w:val="003B49D5"/>
    <w:rsid w:val="003B4AB6"/>
    <w:rsid w:val="003B5182"/>
    <w:rsid w:val="003B59FD"/>
    <w:rsid w:val="003B5C49"/>
    <w:rsid w:val="003B5E4E"/>
    <w:rsid w:val="003B5ED0"/>
    <w:rsid w:val="003B6206"/>
    <w:rsid w:val="003B640E"/>
    <w:rsid w:val="003B65B5"/>
    <w:rsid w:val="003B6EC3"/>
    <w:rsid w:val="003B73A5"/>
    <w:rsid w:val="003C027A"/>
    <w:rsid w:val="003C0CD1"/>
    <w:rsid w:val="003C174E"/>
    <w:rsid w:val="003C1817"/>
    <w:rsid w:val="003C1E2E"/>
    <w:rsid w:val="003C2B28"/>
    <w:rsid w:val="003C2D56"/>
    <w:rsid w:val="003C2E38"/>
    <w:rsid w:val="003C2E3C"/>
    <w:rsid w:val="003C2E42"/>
    <w:rsid w:val="003C3C31"/>
    <w:rsid w:val="003C54CB"/>
    <w:rsid w:val="003C61B3"/>
    <w:rsid w:val="003C6229"/>
    <w:rsid w:val="003C65B3"/>
    <w:rsid w:val="003C764D"/>
    <w:rsid w:val="003C7C5B"/>
    <w:rsid w:val="003C7D00"/>
    <w:rsid w:val="003D0112"/>
    <w:rsid w:val="003D078A"/>
    <w:rsid w:val="003D0BAD"/>
    <w:rsid w:val="003D0D90"/>
    <w:rsid w:val="003D1319"/>
    <w:rsid w:val="003D16EA"/>
    <w:rsid w:val="003D17BE"/>
    <w:rsid w:val="003D2831"/>
    <w:rsid w:val="003D28E7"/>
    <w:rsid w:val="003D3156"/>
    <w:rsid w:val="003D36B5"/>
    <w:rsid w:val="003D3C3A"/>
    <w:rsid w:val="003D4C52"/>
    <w:rsid w:val="003D615E"/>
    <w:rsid w:val="003D6640"/>
    <w:rsid w:val="003D67C4"/>
    <w:rsid w:val="003D6BA5"/>
    <w:rsid w:val="003D73BA"/>
    <w:rsid w:val="003D77A8"/>
    <w:rsid w:val="003E00A5"/>
    <w:rsid w:val="003E0E25"/>
    <w:rsid w:val="003E1DC1"/>
    <w:rsid w:val="003E2290"/>
    <w:rsid w:val="003E2554"/>
    <w:rsid w:val="003E3277"/>
    <w:rsid w:val="003E3EF0"/>
    <w:rsid w:val="003E42B5"/>
    <w:rsid w:val="003E4530"/>
    <w:rsid w:val="003E4BED"/>
    <w:rsid w:val="003E61E1"/>
    <w:rsid w:val="003E674D"/>
    <w:rsid w:val="003E6ADF"/>
    <w:rsid w:val="003E6EFA"/>
    <w:rsid w:val="003E72C5"/>
    <w:rsid w:val="003E7375"/>
    <w:rsid w:val="003E7899"/>
    <w:rsid w:val="003F10AE"/>
    <w:rsid w:val="003F1398"/>
    <w:rsid w:val="003F1A81"/>
    <w:rsid w:val="003F1D7F"/>
    <w:rsid w:val="003F1F6F"/>
    <w:rsid w:val="003F2178"/>
    <w:rsid w:val="003F2611"/>
    <w:rsid w:val="003F438D"/>
    <w:rsid w:val="003F45F9"/>
    <w:rsid w:val="003F5A77"/>
    <w:rsid w:val="003F6428"/>
    <w:rsid w:val="003F68EF"/>
    <w:rsid w:val="003F699E"/>
    <w:rsid w:val="003F79D0"/>
    <w:rsid w:val="003F7E0B"/>
    <w:rsid w:val="00401178"/>
    <w:rsid w:val="00401886"/>
    <w:rsid w:val="00402042"/>
    <w:rsid w:val="00402178"/>
    <w:rsid w:val="004021CE"/>
    <w:rsid w:val="00402204"/>
    <w:rsid w:val="004024DE"/>
    <w:rsid w:val="00402902"/>
    <w:rsid w:val="00402994"/>
    <w:rsid w:val="004029E4"/>
    <w:rsid w:val="00402DEC"/>
    <w:rsid w:val="00402F56"/>
    <w:rsid w:val="00404CDB"/>
    <w:rsid w:val="0040554B"/>
    <w:rsid w:val="00405764"/>
    <w:rsid w:val="00405C1C"/>
    <w:rsid w:val="00405D1F"/>
    <w:rsid w:val="004066F8"/>
    <w:rsid w:val="004068C6"/>
    <w:rsid w:val="00407095"/>
    <w:rsid w:val="00407579"/>
    <w:rsid w:val="00407B3F"/>
    <w:rsid w:val="00407BC7"/>
    <w:rsid w:val="00407DE3"/>
    <w:rsid w:val="00410076"/>
    <w:rsid w:val="00410599"/>
    <w:rsid w:val="00410629"/>
    <w:rsid w:val="00410CF9"/>
    <w:rsid w:val="00411666"/>
    <w:rsid w:val="00411FF6"/>
    <w:rsid w:val="00412D8E"/>
    <w:rsid w:val="004133A6"/>
    <w:rsid w:val="004136E7"/>
    <w:rsid w:val="0041477A"/>
    <w:rsid w:val="0041484D"/>
    <w:rsid w:val="00414B84"/>
    <w:rsid w:val="00415222"/>
    <w:rsid w:val="00415A09"/>
    <w:rsid w:val="0041739D"/>
    <w:rsid w:val="00417E76"/>
    <w:rsid w:val="0042074D"/>
    <w:rsid w:val="004211F0"/>
    <w:rsid w:val="0042260B"/>
    <w:rsid w:val="00422B43"/>
    <w:rsid w:val="004230F4"/>
    <w:rsid w:val="00423DFA"/>
    <w:rsid w:val="004241EA"/>
    <w:rsid w:val="004247FD"/>
    <w:rsid w:val="00424EAD"/>
    <w:rsid w:val="00425261"/>
    <w:rsid w:val="0042546C"/>
    <w:rsid w:val="0042597E"/>
    <w:rsid w:val="004259D2"/>
    <w:rsid w:val="00425B6D"/>
    <w:rsid w:val="00425E94"/>
    <w:rsid w:val="00425F7E"/>
    <w:rsid w:val="0042618D"/>
    <w:rsid w:val="004262BE"/>
    <w:rsid w:val="004262ED"/>
    <w:rsid w:val="00427E1E"/>
    <w:rsid w:val="00427F26"/>
    <w:rsid w:val="004301E6"/>
    <w:rsid w:val="00430453"/>
    <w:rsid w:val="00430E50"/>
    <w:rsid w:val="0043118B"/>
    <w:rsid w:val="00431198"/>
    <w:rsid w:val="004315C3"/>
    <w:rsid w:val="00431678"/>
    <w:rsid w:val="00431E0A"/>
    <w:rsid w:val="004322FC"/>
    <w:rsid w:val="004325C2"/>
    <w:rsid w:val="004335C8"/>
    <w:rsid w:val="00433DB8"/>
    <w:rsid w:val="00434080"/>
    <w:rsid w:val="004348A2"/>
    <w:rsid w:val="00434F4D"/>
    <w:rsid w:val="0043554F"/>
    <w:rsid w:val="00435C8F"/>
    <w:rsid w:val="00435DDB"/>
    <w:rsid w:val="004362A9"/>
    <w:rsid w:val="004364CC"/>
    <w:rsid w:val="004364DD"/>
    <w:rsid w:val="00436707"/>
    <w:rsid w:val="004367F4"/>
    <w:rsid w:val="00436B18"/>
    <w:rsid w:val="00436B47"/>
    <w:rsid w:val="00436E5D"/>
    <w:rsid w:val="00437E03"/>
    <w:rsid w:val="00440239"/>
    <w:rsid w:val="00440396"/>
    <w:rsid w:val="004409E2"/>
    <w:rsid w:val="00440CB4"/>
    <w:rsid w:val="0044135C"/>
    <w:rsid w:val="004413CA"/>
    <w:rsid w:val="00441B28"/>
    <w:rsid w:val="004423BE"/>
    <w:rsid w:val="004427B6"/>
    <w:rsid w:val="004428C0"/>
    <w:rsid w:val="00442980"/>
    <w:rsid w:val="00442FB0"/>
    <w:rsid w:val="00443254"/>
    <w:rsid w:val="004432F2"/>
    <w:rsid w:val="00444434"/>
    <w:rsid w:val="004444B6"/>
    <w:rsid w:val="00444E19"/>
    <w:rsid w:val="00445533"/>
    <w:rsid w:val="0044559C"/>
    <w:rsid w:val="004457B5"/>
    <w:rsid w:val="00446374"/>
    <w:rsid w:val="00446A5B"/>
    <w:rsid w:val="00446DC3"/>
    <w:rsid w:val="00446FBA"/>
    <w:rsid w:val="004471C9"/>
    <w:rsid w:val="00450494"/>
    <w:rsid w:val="00450664"/>
    <w:rsid w:val="004511D1"/>
    <w:rsid w:val="004517AB"/>
    <w:rsid w:val="0045243D"/>
    <w:rsid w:val="0045254C"/>
    <w:rsid w:val="0045264D"/>
    <w:rsid w:val="00453B91"/>
    <w:rsid w:val="00453ECC"/>
    <w:rsid w:val="00454336"/>
    <w:rsid w:val="00454CD7"/>
    <w:rsid w:val="00454D4A"/>
    <w:rsid w:val="00454FC0"/>
    <w:rsid w:val="00455569"/>
    <w:rsid w:val="0045583A"/>
    <w:rsid w:val="00455CAF"/>
    <w:rsid w:val="00455D02"/>
    <w:rsid w:val="00456FDE"/>
    <w:rsid w:val="004574A5"/>
    <w:rsid w:val="00460167"/>
    <w:rsid w:val="004606F2"/>
    <w:rsid w:val="004608EE"/>
    <w:rsid w:val="00460C08"/>
    <w:rsid w:val="004632B9"/>
    <w:rsid w:val="0046424B"/>
    <w:rsid w:val="00464A26"/>
    <w:rsid w:val="004650BE"/>
    <w:rsid w:val="00465535"/>
    <w:rsid w:val="00465B67"/>
    <w:rsid w:val="00466710"/>
    <w:rsid w:val="00466781"/>
    <w:rsid w:val="00466F28"/>
    <w:rsid w:val="00467081"/>
    <w:rsid w:val="00467417"/>
    <w:rsid w:val="00467D24"/>
    <w:rsid w:val="00472210"/>
    <w:rsid w:val="00473A6F"/>
    <w:rsid w:val="00473E5D"/>
    <w:rsid w:val="0047436E"/>
    <w:rsid w:val="00474479"/>
    <w:rsid w:val="0047464A"/>
    <w:rsid w:val="00474876"/>
    <w:rsid w:val="00475616"/>
    <w:rsid w:val="0047577E"/>
    <w:rsid w:val="0047587F"/>
    <w:rsid w:val="004759AB"/>
    <w:rsid w:val="00475B90"/>
    <w:rsid w:val="00475F1D"/>
    <w:rsid w:val="00475FBA"/>
    <w:rsid w:val="004762D4"/>
    <w:rsid w:val="0047692E"/>
    <w:rsid w:val="004779D9"/>
    <w:rsid w:val="004800A9"/>
    <w:rsid w:val="00480A19"/>
    <w:rsid w:val="00480B92"/>
    <w:rsid w:val="00480F49"/>
    <w:rsid w:val="00481864"/>
    <w:rsid w:val="00481970"/>
    <w:rsid w:val="00481F97"/>
    <w:rsid w:val="00481FC7"/>
    <w:rsid w:val="00482628"/>
    <w:rsid w:val="00482BC8"/>
    <w:rsid w:val="00482D60"/>
    <w:rsid w:val="00482E61"/>
    <w:rsid w:val="004831CD"/>
    <w:rsid w:val="004831F7"/>
    <w:rsid w:val="004840CC"/>
    <w:rsid w:val="004845DA"/>
    <w:rsid w:val="00484B1B"/>
    <w:rsid w:val="00484BC1"/>
    <w:rsid w:val="00484E9E"/>
    <w:rsid w:val="0048534B"/>
    <w:rsid w:val="0048575B"/>
    <w:rsid w:val="00485BE0"/>
    <w:rsid w:val="00487BFB"/>
    <w:rsid w:val="004901E4"/>
    <w:rsid w:val="0049037C"/>
    <w:rsid w:val="0049117C"/>
    <w:rsid w:val="00491186"/>
    <w:rsid w:val="004926E6"/>
    <w:rsid w:val="00493159"/>
    <w:rsid w:val="0049337F"/>
    <w:rsid w:val="00493972"/>
    <w:rsid w:val="00493973"/>
    <w:rsid w:val="00493D4C"/>
    <w:rsid w:val="0049470B"/>
    <w:rsid w:val="00494736"/>
    <w:rsid w:val="004950CE"/>
    <w:rsid w:val="00495AA5"/>
    <w:rsid w:val="00495EFB"/>
    <w:rsid w:val="00495F41"/>
    <w:rsid w:val="00496029"/>
    <w:rsid w:val="00496230"/>
    <w:rsid w:val="004973BA"/>
    <w:rsid w:val="00497E0E"/>
    <w:rsid w:val="004A1176"/>
    <w:rsid w:val="004A13A5"/>
    <w:rsid w:val="004A1E67"/>
    <w:rsid w:val="004A272C"/>
    <w:rsid w:val="004A2DC0"/>
    <w:rsid w:val="004A3916"/>
    <w:rsid w:val="004A421A"/>
    <w:rsid w:val="004A4257"/>
    <w:rsid w:val="004A4841"/>
    <w:rsid w:val="004A5D48"/>
    <w:rsid w:val="004A6391"/>
    <w:rsid w:val="004A6783"/>
    <w:rsid w:val="004A6ABB"/>
    <w:rsid w:val="004A74C6"/>
    <w:rsid w:val="004A7564"/>
    <w:rsid w:val="004B06EE"/>
    <w:rsid w:val="004B12E4"/>
    <w:rsid w:val="004B1444"/>
    <w:rsid w:val="004B1A0D"/>
    <w:rsid w:val="004B22CD"/>
    <w:rsid w:val="004B22CE"/>
    <w:rsid w:val="004B255D"/>
    <w:rsid w:val="004B2EBD"/>
    <w:rsid w:val="004B2F1C"/>
    <w:rsid w:val="004B323D"/>
    <w:rsid w:val="004B376A"/>
    <w:rsid w:val="004B3BFD"/>
    <w:rsid w:val="004B40F9"/>
    <w:rsid w:val="004B4C27"/>
    <w:rsid w:val="004B4DB8"/>
    <w:rsid w:val="004B52AE"/>
    <w:rsid w:val="004B5B3F"/>
    <w:rsid w:val="004B63E8"/>
    <w:rsid w:val="004B695B"/>
    <w:rsid w:val="004C06FD"/>
    <w:rsid w:val="004C08DD"/>
    <w:rsid w:val="004C093D"/>
    <w:rsid w:val="004C0C93"/>
    <w:rsid w:val="004C1376"/>
    <w:rsid w:val="004C14FD"/>
    <w:rsid w:val="004C3D96"/>
    <w:rsid w:val="004C41C4"/>
    <w:rsid w:val="004C4F1E"/>
    <w:rsid w:val="004C4F50"/>
    <w:rsid w:val="004C4F90"/>
    <w:rsid w:val="004C5113"/>
    <w:rsid w:val="004C5736"/>
    <w:rsid w:val="004C657E"/>
    <w:rsid w:val="004C658F"/>
    <w:rsid w:val="004C6A84"/>
    <w:rsid w:val="004C6B65"/>
    <w:rsid w:val="004C6CDB"/>
    <w:rsid w:val="004C7A70"/>
    <w:rsid w:val="004D0485"/>
    <w:rsid w:val="004D0639"/>
    <w:rsid w:val="004D0D76"/>
    <w:rsid w:val="004D14D7"/>
    <w:rsid w:val="004D18EF"/>
    <w:rsid w:val="004D26A1"/>
    <w:rsid w:val="004D27D4"/>
    <w:rsid w:val="004D2C0F"/>
    <w:rsid w:val="004D2C31"/>
    <w:rsid w:val="004D3256"/>
    <w:rsid w:val="004D35CF"/>
    <w:rsid w:val="004D3E24"/>
    <w:rsid w:val="004D446B"/>
    <w:rsid w:val="004D491C"/>
    <w:rsid w:val="004D4CE5"/>
    <w:rsid w:val="004D5115"/>
    <w:rsid w:val="004D57C3"/>
    <w:rsid w:val="004D6334"/>
    <w:rsid w:val="004D66E2"/>
    <w:rsid w:val="004D6F6A"/>
    <w:rsid w:val="004D7577"/>
    <w:rsid w:val="004D75D0"/>
    <w:rsid w:val="004E05CF"/>
    <w:rsid w:val="004E07B3"/>
    <w:rsid w:val="004E092F"/>
    <w:rsid w:val="004E0C40"/>
    <w:rsid w:val="004E158E"/>
    <w:rsid w:val="004E16D5"/>
    <w:rsid w:val="004E193A"/>
    <w:rsid w:val="004E1A30"/>
    <w:rsid w:val="004E2545"/>
    <w:rsid w:val="004E28CF"/>
    <w:rsid w:val="004E2C03"/>
    <w:rsid w:val="004E362C"/>
    <w:rsid w:val="004E3EE2"/>
    <w:rsid w:val="004E4083"/>
    <w:rsid w:val="004E4924"/>
    <w:rsid w:val="004E51B0"/>
    <w:rsid w:val="004E51EA"/>
    <w:rsid w:val="004E5A90"/>
    <w:rsid w:val="004E5AA2"/>
    <w:rsid w:val="004E5BCC"/>
    <w:rsid w:val="004E5D00"/>
    <w:rsid w:val="004E5D31"/>
    <w:rsid w:val="004E6257"/>
    <w:rsid w:val="004E6422"/>
    <w:rsid w:val="004E71EA"/>
    <w:rsid w:val="004E79E9"/>
    <w:rsid w:val="004F0684"/>
    <w:rsid w:val="004F0F4F"/>
    <w:rsid w:val="004F1C1B"/>
    <w:rsid w:val="004F38D0"/>
    <w:rsid w:val="004F3ECE"/>
    <w:rsid w:val="004F48BB"/>
    <w:rsid w:val="004F573E"/>
    <w:rsid w:val="004F5C07"/>
    <w:rsid w:val="004F6397"/>
    <w:rsid w:val="004F6803"/>
    <w:rsid w:val="004F6BF8"/>
    <w:rsid w:val="004F6C5D"/>
    <w:rsid w:val="005017CB"/>
    <w:rsid w:val="005018F6"/>
    <w:rsid w:val="00501EA4"/>
    <w:rsid w:val="00502444"/>
    <w:rsid w:val="00502CCF"/>
    <w:rsid w:val="005035CF"/>
    <w:rsid w:val="005035E4"/>
    <w:rsid w:val="00504388"/>
    <w:rsid w:val="00504672"/>
    <w:rsid w:val="0050528C"/>
    <w:rsid w:val="0050557A"/>
    <w:rsid w:val="0050636F"/>
    <w:rsid w:val="0050645D"/>
    <w:rsid w:val="00506B21"/>
    <w:rsid w:val="00506C6E"/>
    <w:rsid w:val="00507799"/>
    <w:rsid w:val="00510CE4"/>
    <w:rsid w:val="00510F9A"/>
    <w:rsid w:val="0051152E"/>
    <w:rsid w:val="0051239D"/>
    <w:rsid w:val="00513001"/>
    <w:rsid w:val="00513045"/>
    <w:rsid w:val="005130B4"/>
    <w:rsid w:val="00513A26"/>
    <w:rsid w:val="00514018"/>
    <w:rsid w:val="005146F5"/>
    <w:rsid w:val="00514FA9"/>
    <w:rsid w:val="00515291"/>
    <w:rsid w:val="00516289"/>
    <w:rsid w:val="005166C9"/>
    <w:rsid w:val="005172FD"/>
    <w:rsid w:val="00517589"/>
    <w:rsid w:val="00517B81"/>
    <w:rsid w:val="00517C29"/>
    <w:rsid w:val="00520370"/>
    <w:rsid w:val="005217C4"/>
    <w:rsid w:val="005218D1"/>
    <w:rsid w:val="0052271B"/>
    <w:rsid w:val="0052317B"/>
    <w:rsid w:val="00524181"/>
    <w:rsid w:val="005248E0"/>
    <w:rsid w:val="00524989"/>
    <w:rsid w:val="0052523A"/>
    <w:rsid w:val="00526C1D"/>
    <w:rsid w:val="00526EA6"/>
    <w:rsid w:val="005271E3"/>
    <w:rsid w:val="005303D0"/>
    <w:rsid w:val="00530950"/>
    <w:rsid w:val="00530A41"/>
    <w:rsid w:val="005312DE"/>
    <w:rsid w:val="005314F9"/>
    <w:rsid w:val="0053179E"/>
    <w:rsid w:val="00532A7B"/>
    <w:rsid w:val="0053373B"/>
    <w:rsid w:val="0053393D"/>
    <w:rsid w:val="00533D5B"/>
    <w:rsid w:val="005343BC"/>
    <w:rsid w:val="005347D1"/>
    <w:rsid w:val="00534ACE"/>
    <w:rsid w:val="00534EAE"/>
    <w:rsid w:val="00535152"/>
    <w:rsid w:val="005357C9"/>
    <w:rsid w:val="00535DBB"/>
    <w:rsid w:val="00535F8D"/>
    <w:rsid w:val="0053641B"/>
    <w:rsid w:val="0053669F"/>
    <w:rsid w:val="005366DA"/>
    <w:rsid w:val="00536B55"/>
    <w:rsid w:val="00536C61"/>
    <w:rsid w:val="00536F92"/>
    <w:rsid w:val="00537D27"/>
    <w:rsid w:val="00537D54"/>
    <w:rsid w:val="00537F9B"/>
    <w:rsid w:val="00540614"/>
    <w:rsid w:val="0054085B"/>
    <w:rsid w:val="00540AA1"/>
    <w:rsid w:val="005415C3"/>
    <w:rsid w:val="0054202F"/>
    <w:rsid w:val="005420E8"/>
    <w:rsid w:val="005433D3"/>
    <w:rsid w:val="00543EAF"/>
    <w:rsid w:val="00544F5F"/>
    <w:rsid w:val="00545491"/>
    <w:rsid w:val="00545B8F"/>
    <w:rsid w:val="005461B6"/>
    <w:rsid w:val="005466C3"/>
    <w:rsid w:val="005467C6"/>
    <w:rsid w:val="0054742B"/>
    <w:rsid w:val="0054769A"/>
    <w:rsid w:val="00547BF0"/>
    <w:rsid w:val="00550386"/>
    <w:rsid w:val="005506C8"/>
    <w:rsid w:val="005515F2"/>
    <w:rsid w:val="005518DF"/>
    <w:rsid w:val="00551DB4"/>
    <w:rsid w:val="00551E92"/>
    <w:rsid w:val="00552104"/>
    <w:rsid w:val="005521E7"/>
    <w:rsid w:val="005527BB"/>
    <w:rsid w:val="005531ED"/>
    <w:rsid w:val="0055354E"/>
    <w:rsid w:val="0055368C"/>
    <w:rsid w:val="00553953"/>
    <w:rsid w:val="00553DD8"/>
    <w:rsid w:val="00554092"/>
    <w:rsid w:val="0055692C"/>
    <w:rsid w:val="00556CA0"/>
    <w:rsid w:val="005573D2"/>
    <w:rsid w:val="0056001A"/>
    <w:rsid w:val="00560031"/>
    <w:rsid w:val="00560E52"/>
    <w:rsid w:val="00560FF3"/>
    <w:rsid w:val="005610D1"/>
    <w:rsid w:val="005616B2"/>
    <w:rsid w:val="0056208F"/>
    <w:rsid w:val="00562737"/>
    <w:rsid w:val="00562C62"/>
    <w:rsid w:val="005630B6"/>
    <w:rsid w:val="00565B41"/>
    <w:rsid w:val="00565EA2"/>
    <w:rsid w:val="005662AC"/>
    <w:rsid w:val="00566D62"/>
    <w:rsid w:val="00566E31"/>
    <w:rsid w:val="00566F3F"/>
    <w:rsid w:val="00570379"/>
    <w:rsid w:val="0057084B"/>
    <w:rsid w:val="00571153"/>
    <w:rsid w:val="00572347"/>
    <w:rsid w:val="00572AAF"/>
    <w:rsid w:val="00573C17"/>
    <w:rsid w:val="00574B2D"/>
    <w:rsid w:val="0057606F"/>
    <w:rsid w:val="00576306"/>
    <w:rsid w:val="005765AE"/>
    <w:rsid w:val="0057666C"/>
    <w:rsid w:val="00577003"/>
    <w:rsid w:val="005806A6"/>
    <w:rsid w:val="005806C4"/>
    <w:rsid w:val="00581AE7"/>
    <w:rsid w:val="00581BD2"/>
    <w:rsid w:val="005828FC"/>
    <w:rsid w:val="00583A30"/>
    <w:rsid w:val="00583AD9"/>
    <w:rsid w:val="00583C97"/>
    <w:rsid w:val="00584FB9"/>
    <w:rsid w:val="005850B0"/>
    <w:rsid w:val="005855A3"/>
    <w:rsid w:val="005856E3"/>
    <w:rsid w:val="005857E2"/>
    <w:rsid w:val="00585A60"/>
    <w:rsid w:val="00585BF7"/>
    <w:rsid w:val="005867EA"/>
    <w:rsid w:val="00586EA9"/>
    <w:rsid w:val="005871A4"/>
    <w:rsid w:val="005871BA"/>
    <w:rsid w:val="0058799B"/>
    <w:rsid w:val="0058799E"/>
    <w:rsid w:val="00590368"/>
    <w:rsid w:val="00590753"/>
    <w:rsid w:val="00590901"/>
    <w:rsid w:val="00590B3B"/>
    <w:rsid w:val="00590CB7"/>
    <w:rsid w:val="00591F2E"/>
    <w:rsid w:val="005926F9"/>
    <w:rsid w:val="00592F3A"/>
    <w:rsid w:val="005931B6"/>
    <w:rsid w:val="0059420F"/>
    <w:rsid w:val="00594802"/>
    <w:rsid w:val="00594B2A"/>
    <w:rsid w:val="00594DC5"/>
    <w:rsid w:val="0059580B"/>
    <w:rsid w:val="0059587B"/>
    <w:rsid w:val="00595FC5"/>
    <w:rsid w:val="00596208"/>
    <w:rsid w:val="0059696F"/>
    <w:rsid w:val="00597518"/>
    <w:rsid w:val="005A00E8"/>
    <w:rsid w:val="005A01FF"/>
    <w:rsid w:val="005A0587"/>
    <w:rsid w:val="005A074B"/>
    <w:rsid w:val="005A092B"/>
    <w:rsid w:val="005A0D38"/>
    <w:rsid w:val="005A1114"/>
    <w:rsid w:val="005A19F2"/>
    <w:rsid w:val="005A1B6F"/>
    <w:rsid w:val="005A1D1E"/>
    <w:rsid w:val="005A283E"/>
    <w:rsid w:val="005A3214"/>
    <w:rsid w:val="005A3C85"/>
    <w:rsid w:val="005A3DFB"/>
    <w:rsid w:val="005A40E5"/>
    <w:rsid w:val="005A50BD"/>
    <w:rsid w:val="005A5834"/>
    <w:rsid w:val="005A608A"/>
    <w:rsid w:val="005A669A"/>
    <w:rsid w:val="005B04D6"/>
    <w:rsid w:val="005B11FD"/>
    <w:rsid w:val="005B1246"/>
    <w:rsid w:val="005B1354"/>
    <w:rsid w:val="005B166C"/>
    <w:rsid w:val="005B197D"/>
    <w:rsid w:val="005B1ABD"/>
    <w:rsid w:val="005B1AF1"/>
    <w:rsid w:val="005B1DE8"/>
    <w:rsid w:val="005B29A8"/>
    <w:rsid w:val="005B2D1C"/>
    <w:rsid w:val="005B2EEF"/>
    <w:rsid w:val="005B38D8"/>
    <w:rsid w:val="005B5048"/>
    <w:rsid w:val="005B5B4E"/>
    <w:rsid w:val="005B5F2E"/>
    <w:rsid w:val="005B7328"/>
    <w:rsid w:val="005B7DDC"/>
    <w:rsid w:val="005C0298"/>
    <w:rsid w:val="005C14F4"/>
    <w:rsid w:val="005C1B5C"/>
    <w:rsid w:val="005C209E"/>
    <w:rsid w:val="005C23FB"/>
    <w:rsid w:val="005C2998"/>
    <w:rsid w:val="005C34A7"/>
    <w:rsid w:val="005C381F"/>
    <w:rsid w:val="005C3DDA"/>
    <w:rsid w:val="005C3F4B"/>
    <w:rsid w:val="005C4400"/>
    <w:rsid w:val="005C46FB"/>
    <w:rsid w:val="005C47BC"/>
    <w:rsid w:val="005C4D43"/>
    <w:rsid w:val="005C4D8C"/>
    <w:rsid w:val="005C51A7"/>
    <w:rsid w:val="005C5372"/>
    <w:rsid w:val="005C587A"/>
    <w:rsid w:val="005C58D7"/>
    <w:rsid w:val="005C59CA"/>
    <w:rsid w:val="005C5B98"/>
    <w:rsid w:val="005C6C5A"/>
    <w:rsid w:val="005C7454"/>
    <w:rsid w:val="005C7719"/>
    <w:rsid w:val="005C7B90"/>
    <w:rsid w:val="005C7EEE"/>
    <w:rsid w:val="005D0121"/>
    <w:rsid w:val="005D056B"/>
    <w:rsid w:val="005D1373"/>
    <w:rsid w:val="005D1379"/>
    <w:rsid w:val="005D15F4"/>
    <w:rsid w:val="005D2159"/>
    <w:rsid w:val="005D26D2"/>
    <w:rsid w:val="005D2DD4"/>
    <w:rsid w:val="005D31F8"/>
    <w:rsid w:val="005D456E"/>
    <w:rsid w:val="005D478F"/>
    <w:rsid w:val="005D5848"/>
    <w:rsid w:val="005D5B65"/>
    <w:rsid w:val="005D6033"/>
    <w:rsid w:val="005D60A9"/>
    <w:rsid w:val="005E0315"/>
    <w:rsid w:val="005E18A3"/>
    <w:rsid w:val="005E20F5"/>
    <w:rsid w:val="005E25F7"/>
    <w:rsid w:val="005E2641"/>
    <w:rsid w:val="005E401D"/>
    <w:rsid w:val="005E40C8"/>
    <w:rsid w:val="005E45E5"/>
    <w:rsid w:val="005E5031"/>
    <w:rsid w:val="005E557A"/>
    <w:rsid w:val="005E589A"/>
    <w:rsid w:val="005E5E52"/>
    <w:rsid w:val="005E700D"/>
    <w:rsid w:val="005E7994"/>
    <w:rsid w:val="005F0C05"/>
    <w:rsid w:val="005F13D0"/>
    <w:rsid w:val="005F1698"/>
    <w:rsid w:val="005F191C"/>
    <w:rsid w:val="005F1EE7"/>
    <w:rsid w:val="005F20C7"/>
    <w:rsid w:val="005F21C3"/>
    <w:rsid w:val="005F2E1A"/>
    <w:rsid w:val="005F2F05"/>
    <w:rsid w:val="005F2FB3"/>
    <w:rsid w:val="005F35EE"/>
    <w:rsid w:val="005F4747"/>
    <w:rsid w:val="005F523D"/>
    <w:rsid w:val="005F563B"/>
    <w:rsid w:val="005F5BE6"/>
    <w:rsid w:val="005F69E7"/>
    <w:rsid w:val="005F6FCA"/>
    <w:rsid w:val="00600291"/>
    <w:rsid w:val="00600B8F"/>
    <w:rsid w:val="00600CA9"/>
    <w:rsid w:val="00601842"/>
    <w:rsid w:val="006021CD"/>
    <w:rsid w:val="006022B1"/>
    <w:rsid w:val="006022E7"/>
    <w:rsid w:val="0060322F"/>
    <w:rsid w:val="00603458"/>
    <w:rsid w:val="0060367F"/>
    <w:rsid w:val="00603F58"/>
    <w:rsid w:val="00604E15"/>
    <w:rsid w:val="00604F96"/>
    <w:rsid w:val="006053CC"/>
    <w:rsid w:val="0060678B"/>
    <w:rsid w:val="006075EA"/>
    <w:rsid w:val="006076CD"/>
    <w:rsid w:val="00607A61"/>
    <w:rsid w:val="006106CF"/>
    <w:rsid w:val="00610BAC"/>
    <w:rsid w:val="00611FD9"/>
    <w:rsid w:val="006121EC"/>
    <w:rsid w:val="006133A2"/>
    <w:rsid w:val="00613FA9"/>
    <w:rsid w:val="00614B30"/>
    <w:rsid w:val="00614E41"/>
    <w:rsid w:val="00615030"/>
    <w:rsid w:val="00615FD4"/>
    <w:rsid w:val="00616066"/>
    <w:rsid w:val="00616CFA"/>
    <w:rsid w:val="006170A7"/>
    <w:rsid w:val="006171AC"/>
    <w:rsid w:val="00617213"/>
    <w:rsid w:val="006175FE"/>
    <w:rsid w:val="00617A6A"/>
    <w:rsid w:val="006206D4"/>
    <w:rsid w:val="00620AB7"/>
    <w:rsid w:val="00620DA7"/>
    <w:rsid w:val="00622D6A"/>
    <w:rsid w:val="006251DC"/>
    <w:rsid w:val="00625664"/>
    <w:rsid w:val="00625E20"/>
    <w:rsid w:val="006275DD"/>
    <w:rsid w:val="00627840"/>
    <w:rsid w:val="006308C2"/>
    <w:rsid w:val="00631407"/>
    <w:rsid w:val="00631D46"/>
    <w:rsid w:val="00632028"/>
    <w:rsid w:val="00632F1A"/>
    <w:rsid w:val="0063363C"/>
    <w:rsid w:val="00633BFC"/>
    <w:rsid w:val="0063418C"/>
    <w:rsid w:val="00635771"/>
    <w:rsid w:val="00635CA7"/>
    <w:rsid w:val="006370FA"/>
    <w:rsid w:val="0063747E"/>
    <w:rsid w:val="00637527"/>
    <w:rsid w:val="00637D22"/>
    <w:rsid w:val="00637D71"/>
    <w:rsid w:val="00637E1C"/>
    <w:rsid w:val="00640093"/>
    <w:rsid w:val="006400FE"/>
    <w:rsid w:val="00640809"/>
    <w:rsid w:val="00640A31"/>
    <w:rsid w:val="00640D1E"/>
    <w:rsid w:val="006416E8"/>
    <w:rsid w:val="00642122"/>
    <w:rsid w:val="0064249C"/>
    <w:rsid w:val="0064285E"/>
    <w:rsid w:val="006429EE"/>
    <w:rsid w:val="0064439A"/>
    <w:rsid w:val="006447CC"/>
    <w:rsid w:val="00644A02"/>
    <w:rsid w:val="00645390"/>
    <w:rsid w:val="0064567E"/>
    <w:rsid w:val="00645BA2"/>
    <w:rsid w:val="006460F6"/>
    <w:rsid w:val="00647423"/>
    <w:rsid w:val="00647805"/>
    <w:rsid w:val="006517BB"/>
    <w:rsid w:val="006521B7"/>
    <w:rsid w:val="0065226E"/>
    <w:rsid w:val="00652307"/>
    <w:rsid w:val="00652398"/>
    <w:rsid w:val="00652E03"/>
    <w:rsid w:val="00653500"/>
    <w:rsid w:val="00653509"/>
    <w:rsid w:val="00653CEC"/>
    <w:rsid w:val="00653F14"/>
    <w:rsid w:val="00654108"/>
    <w:rsid w:val="006541DF"/>
    <w:rsid w:val="006548B5"/>
    <w:rsid w:val="00655484"/>
    <w:rsid w:val="00655BF3"/>
    <w:rsid w:val="00655C6A"/>
    <w:rsid w:val="00655D1E"/>
    <w:rsid w:val="0065621D"/>
    <w:rsid w:val="006562E6"/>
    <w:rsid w:val="00657134"/>
    <w:rsid w:val="006574A8"/>
    <w:rsid w:val="006601A8"/>
    <w:rsid w:val="00660AB6"/>
    <w:rsid w:val="00660E47"/>
    <w:rsid w:val="0066292B"/>
    <w:rsid w:val="00663676"/>
    <w:rsid w:val="0066375C"/>
    <w:rsid w:val="00664656"/>
    <w:rsid w:val="00664ABD"/>
    <w:rsid w:val="00664D13"/>
    <w:rsid w:val="00664D89"/>
    <w:rsid w:val="006653ED"/>
    <w:rsid w:val="00665B1C"/>
    <w:rsid w:val="006662DC"/>
    <w:rsid w:val="006668E9"/>
    <w:rsid w:val="00667C98"/>
    <w:rsid w:val="0067034D"/>
    <w:rsid w:val="006707EE"/>
    <w:rsid w:val="00670A9F"/>
    <w:rsid w:val="0067155B"/>
    <w:rsid w:val="00673579"/>
    <w:rsid w:val="006744A6"/>
    <w:rsid w:val="00674B01"/>
    <w:rsid w:val="0067555D"/>
    <w:rsid w:val="00675584"/>
    <w:rsid w:val="00675594"/>
    <w:rsid w:val="006756C7"/>
    <w:rsid w:val="00675B81"/>
    <w:rsid w:val="0067609E"/>
    <w:rsid w:val="00676D2D"/>
    <w:rsid w:val="0067709D"/>
    <w:rsid w:val="006770C2"/>
    <w:rsid w:val="0067789E"/>
    <w:rsid w:val="00677B7C"/>
    <w:rsid w:val="00677C84"/>
    <w:rsid w:val="00680184"/>
    <w:rsid w:val="0068098F"/>
    <w:rsid w:val="00680FC2"/>
    <w:rsid w:val="0068104F"/>
    <w:rsid w:val="006810A3"/>
    <w:rsid w:val="006812D5"/>
    <w:rsid w:val="00681937"/>
    <w:rsid w:val="00682AA8"/>
    <w:rsid w:val="00682ACE"/>
    <w:rsid w:val="0068369E"/>
    <w:rsid w:val="006844CD"/>
    <w:rsid w:val="006849BA"/>
    <w:rsid w:val="00684DEA"/>
    <w:rsid w:val="00685CC1"/>
    <w:rsid w:val="006860F7"/>
    <w:rsid w:val="006862A4"/>
    <w:rsid w:val="006869AA"/>
    <w:rsid w:val="00687C17"/>
    <w:rsid w:val="006911EE"/>
    <w:rsid w:val="006914BA"/>
    <w:rsid w:val="00692B23"/>
    <w:rsid w:val="00692D15"/>
    <w:rsid w:val="00693689"/>
    <w:rsid w:val="006937A1"/>
    <w:rsid w:val="00693F52"/>
    <w:rsid w:val="006947E5"/>
    <w:rsid w:val="00694ECA"/>
    <w:rsid w:val="00695090"/>
    <w:rsid w:val="00695625"/>
    <w:rsid w:val="00695E40"/>
    <w:rsid w:val="006965D9"/>
    <w:rsid w:val="006972FB"/>
    <w:rsid w:val="006973C4"/>
    <w:rsid w:val="006A08E0"/>
    <w:rsid w:val="006A20D7"/>
    <w:rsid w:val="006A23FA"/>
    <w:rsid w:val="006A2502"/>
    <w:rsid w:val="006A2C5F"/>
    <w:rsid w:val="006A3205"/>
    <w:rsid w:val="006A4474"/>
    <w:rsid w:val="006A4596"/>
    <w:rsid w:val="006A45D4"/>
    <w:rsid w:val="006A4A44"/>
    <w:rsid w:val="006A5090"/>
    <w:rsid w:val="006A5597"/>
    <w:rsid w:val="006A5C3E"/>
    <w:rsid w:val="006A5CA1"/>
    <w:rsid w:val="006A5CEB"/>
    <w:rsid w:val="006A5D4C"/>
    <w:rsid w:val="006A6244"/>
    <w:rsid w:val="006A63F9"/>
    <w:rsid w:val="006A67A4"/>
    <w:rsid w:val="006A7049"/>
    <w:rsid w:val="006A7091"/>
    <w:rsid w:val="006A79D6"/>
    <w:rsid w:val="006A7BBB"/>
    <w:rsid w:val="006B01A6"/>
    <w:rsid w:val="006B08EA"/>
    <w:rsid w:val="006B1041"/>
    <w:rsid w:val="006B1B86"/>
    <w:rsid w:val="006B2DDF"/>
    <w:rsid w:val="006B30B0"/>
    <w:rsid w:val="006B3322"/>
    <w:rsid w:val="006B3D29"/>
    <w:rsid w:val="006B3F94"/>
    <w:rsid w:val="006B407B"/>
    <w:rsid w:val="006B41C5"/>
    <w:rsid w:val="006B4E92"/>
    <w:rsid w:val="006B51C6"/>
    <w:rsid w:val="006B61CE"/>
    <w:rsid w:val="006B6339"/>
    <w:rsid w:val="006B7628"/>
    <w:rsid w:val="006B79D4"/>
    <w:rsid w:val="006B7B9F"/>
    <w:rsid w:val="006B7D38"/>
    <w:rsid w:val="006C0E27"/>
    <w:rsid w:val="006C137F"/>
    <w:rsid w:val="006C193A"/>
    <w:rsid w:val="006C1A53"/>
    <w:rsid w:val="006C258C"/>
    <w:rsid w:val="006C3829"/>
    <w:rsid w:val="006C4392"/>
    <w:rsid w:val="006C478C"/>
    <w:rsid w:val="006C4C47"/>
    <w:rsid w:val="006C4F9B"/>
    <w:rsid w:val="006C5510"/>
    <w:rsid w:val="006C5757"/>
    <w:rsid w:val="006C5BC6"/>
    <w:rsid w:val="006C5D24"/>
    <w:rsid w:val="006C69C0"/>
    <w:rsid w:val="006C6A24"/>
    <w:rsid w:val="006C6D8F"/>
    <w:rsid w:val="006C759B"/>
    <w:rsid w:val="006C75F1"/>
    <w:rsid w:val="006C7657"/>
    <w:rsid w:val="006C77F9"/>
    <w:rsid w:val="006C78D9"/>
    <w:rsid w:val="006C7F8C"/>
    <w:rsid w:val="006C7FB9"/>
    <w:rsid w:val="006D0545"/>
    <w:rsid w:val="006D117C"/>
    <w:rsid w:val="006D2938"/>
    <w:rsid w:val="006D2A32"/>
    <w:rsid w:val="006D3097"/>
    <w:rsid w:val="006D4A20"/>
    <w:rsid w:val="006D4A26"/>
    <w:rsid w:val="006D4A74"/>
    <w:rsid w:val="006D4C57"/>
    <w:rsid w:val="006D5C94"/>
    <w:rsid w:val="006D6404"/>
    <w:rsid w:val="006D65F1"/>
    <w:rsid w:val="006D69AD"/>
    <w:rsid w:val="006D6C66"/>
    <w:rsid w:val="006D730D"/>
    <w:rsid w:val="006D7475"/>
    <w:rsid w:val="006E00FF"/>
    <w:rsid w:val="006E01EC"/>
    <w:rsid w:val="006E0716"/>
    <w:rsid w:val="006E0760"/>
    <w:rsid w:val="006E1364"/>
    <w:rsid w:val="006E1508"/>
    <w:rsid w:val="006E1522"/>
    <w:rsid w:val="006E18FE"/>
    <w:rsid w:val="006E1A6F"/>
    <w:rsid w:val="006E2AFC"/>
    <w:rsid w:val="006E2DCA"/>
    <w:rsid w:val="006E3289"/>
    <w:rsid w:val="006E3871"/>
    <w:rsid w:val="006E3C70"/>
    <w:rsid w:val="006E419B"/>
    <w:rsid w:val="006E43ED"/>
    <w:rsid w:val="006E4979"/>
    <w:rsid w:val="006E4CBE"/>
    <w:rsid w:val="006E7424"/>
    <w:rsid w:val="006E7621"/>
    <w:rsid w:val="006E7888"/>
    <w:rsid w:val="006F044D"/>
    <w:rsid w:val="006F065A"/>
    <w:rsid w:val="006F104E"/>
    <w:rsid w:val="006F1390"/>
    <w:rsid w:val="006F14D1"/>
    <w:rsid w:val="006F15EA"/>
    <w:rsid w:val="006F1ADD"/>
    <w:rsid w:val="006F1FEE"/>
    <w:rsid w:val="006F2A0D"/>
    <w:rsid w:val="006F2FB8"/>
    <w:rsid w:val="006F334B"/>
    <w:rsid w:val="006F34E8"/>
    <w:rsid w:val="006F4C4C"/>
    <w:rsid w:val="006F4D1D"/>
    <w:rsid w:val="006F556F"/>
    <w:rsid w:val="006F5970"/>
    <w:rsid w:val="006F64EF"/>
    <w:rsid w:val="006F7447"/>
    <w:rsid w:val="006F7606"/>
    <w:rsid w:val="006F763E"/>
    <w:rsid w:val="006F7985"/>
    <w:rsid w:val="006F7C57"/>
    <w:rsid w:val="00700DB1"/>
    <w:rsid w:val="00701295"/>
    <w:rsid w:val="007013D7"/>
    <w:rsid w:val="00701463"/>
    <w:rsid w:val="007015F1"/>
    <w:rsid w:val="007019D2"/>
    <w:rsid w:val="00701A5E"/>
    <w:rsid w:val="00701BBB"/>
    <w:rsid w:val="007025F8"/>
    <w:rsid w:val="00702B65"/>
    <w:rsid w:val="007030C5"/>
    <w:rsid w:val="0070384D"/>
    <w:rsid w:val="00703A44"/>
    <w:rsid w:val="00703A55"/>
    <w:rsid w:val="00704742"/>
    <w:rsid w:val="00705132"/>
    <w:rsid w:val="00705AE7"/>
    <w:rsid w:val="00705F92"/>
    <w:rsid w:val="00707749"/>
    <w:rsid w:val="00707BB0"/>
    <w:rsid w:val="007107CE"/>
    <w:rsid w:val="00710E26"/>
    <w:rsid w:val="007111A4"/>
    <w:rsid w:val="00711563"/>
    <w:rsid w:val="007117F6"/>
    <w:rsid w:val="0071191F"/>
    <w:rsid w:val="00711D6C"/>
    <w:rsid w:val="007127A0"/>
    <w:rsid w:val="00712DA4"/>
    <w:rsid w:val="00714356"/>
    <w:rsid w:val="007148BA"/>
    <w:rsid w:val="00714B0F"/>
    <w:rsid w:val="00714D3E"/>
    <w:rsid w:val="00715429"/>
    <w:rsid w:val="00715AD2"/>
    <w:rsid w:val="00715E0E"/>
    <w:rsid w:val="00715E31"/>
    <w:rsid w:val="007168D7"/>
    <w:rsid w:val="007172D9"/>
    <w:rsid w:val="007207D7"/>
    <w:rsid w:val="00720A11"/>
    <w:rsid w:val="00720B79"/>
    <w:rsid w:val="00720FAE"/>
    <w:rsid w:val="00721BFB"/>
    <w:rsid w:val="00722159"/>
    <w:rsid w:val="00722719"/>
    <w:rsid w:val="00722B82"/>
    <w:rsid w:val="00722BDE"/>
    <w:rsid w:val="00722C47"/>
    <w:rsid w:val="00723A76"/>
    <w:rsid w:val="00723C1F"/>
    <w:rsid w:val="00724280"/>
    <w:rsid w:val="007248CD"/>
    <w:rsid w:val="0072517C"/>
    <w:rsid w:val="007259B6"/>
    <w:rsid w:val="00725D55"/>
    <w:rsid w:val="0072636C"/>
    <w:rsid w:val="00726737"/>
    <w:rsid w:val="007270C8"/>
    <w:rsid w:val="007301C8"/>
    <w:rsid w:val="007304BC"/>
    <w:rsid w:val="007307FB"/>
    <w:rsid w:val="00730B16"/>
    <w:rsid w:val="00730D0D"/>
    <w:rsid w:val="00730DFE"/>
    <w:rsid w:val="007311EE"/>
    <w:rsid w:val="0073169E"/>
    <w:rsid w:val="007319B8"/>
    <w:rsid w:val="00731A56"/>
    <w:rsid w:val="00731B27"/>
    <w:rsid w:val="00732318"/>
    <w:rsid w:val="00732437"/>
    <w:rsid w:val="007325D3"/>
    <w:rsid w:val="00733DB4"/>
    <w:rsid w:val="00734A34"/>
    <w:rsid w:val="00734B05"/>
    <w:rsid w:val="00734BBE"/>
    <w:rsid w:val="00734CB7"/>
    <w:rsid w:val="00734CFF"/>
    <w:rsid w:val="00734D2C"/>
    <w:rsid w:val="0073550C"/>
    <w:rsid w:val="00735996"/>
    <w:rsid w:val="00735D57"/>
    <w:rsid w:val="00736023"/>
    <w:rsid w:val="007368B0"/>
    <w:rsid w:val="00736B31"/>
    <w:rsid w:val="00737213"/>
    <w:rsid w:val="00737560"/>
    <w:rsid w:val="0073766E"/>
    <w:rsid w:val="0073786F"/>
    <w:rsid w:val="00737D53"/>
    <w:rsid w:val="00737F9C"/>
    <w:rsid w:val="007411CC"/>
    <w:rsid w:val="00741B92"/>
    <w:rsid w:val="007424AE"/>
    <w:rsid w:val="007427E9"/>
    <w:rsid w:val="00742959"/>
    <w:rsid w:val="00742B98"/>
    <w:rsid w:val="00742EB9"/>
    <w:rsid w:val="007439E2"/>
    <w:rsid w:val="00743E86"/>
    <w:rsid w:val="00743ED9"/>
    <w:rsid w:val="00744117"/>
    <w:rsid w:val="007441D7"/>
    <w:rsid w:val="007441E7"/>
    <w:rsid w:val="0074484A"/>
    <w:rsid w:val="0074498F"/>
    <w:rsid w:val="00744D15"/>
    <w:rsid w:val="007451AC"/>
    <w:rsid w:val="007463F7"/>
    <w:rsid w:val="007472D9"/>
    <w:rsid w:val="00750916"/>
    <w:rsid w:val="00750FF1"/>
    <w:rsid w:val="00751994"/>
    <w:rsid w:val="00751B04"/>
    <w:rsid w:val="00751E2F"/>
    <w:rsid w:val="00752009"/>
    <w:rsid w:val="00752776"/>
    <w:rsid w:val="0075374B"/>
    <w:rsid w:val="00754082"/>
    <w:rsid w:val="007541E6"/>
    <w:rsid w:val="007543EC"/>
    <w:rsid w:val="007544D7"/>
    <w:rsid w:val="00754CEF"/>
    <w:rsid w:val="00754D85"/>
    <w:rsid w:val="00755B71"/>
    <w:rsid w:val="00755F5A"/>
    <w:rsid w:val="007572D4"/>
    <w:rsid w:val="00757D8E"/>
    <w:rsid w:val="0076054B"/>
    <w:rsid w:val="0076063D"/>
    <w:rsid w:val="00760EAD"/>
    <w:rsid w:val="00761141"/>
    <w:rsid w:val="0076179A"/>
    <w:rsid w:val="00761960"/>
    <w:rsid w:val="00761977"/>
    <w:rsid w:val="007621CF"/>
    <w:rsid w:val="00762259"/>
    <w:rsid w:val="00762570"/>
    <w:rsid w:val="00762872"/>
    <w:rsid w:val="00762A43"/>
    <w:rsid w:val="00762CFC"/>
    <w:rsid w:val="007631D4"/>
    <w:rsid w:val="007638B8"/>
    <w:rsid w:val="007639F8"/>
    <w:rsid w:val="00763AFA"/>
    <w:rsid w:val="00763D3E"/>
    <w:rsid w:val="00764C4B"/>
    <w:rsid w:val="00764F66"/>
    <w:rsid w:val="007650AF"/>
    <w:rsid w:val="00765CE7"/>
    <w:rsid w:val="0076616C"/>
    <w:rsid w:val="00766529"/>
    <w:rsid w:val="00766DCD"/>
    <w:rsid w:val="00767511"/>
    <w:rsid w:val="00767519"/>
    <w:rsid w:val="00767E23"/>
    <w:rsid w:val="00770492"/>
    <w:rsid w:val="007705B8"/>
    <w:rsid w:val="00770BC1"/>
    <w:rsid w:val="00770DFA"/>
    <w:rsid w:val="00771690"/>
    <w:rsid w:val="00771790"/>
    <w:rsid w:val="00771FDC"/>
    <w:rsid w:val="00772537"/>
    <w:rsid w:val="007725D5"/>
    <w:rsid w:val="007725F8"/>
    <w:rsid w:val="007730BC"/>
    <w:rsid w:val="0077310E"/>
    <w:rsid w:val="007739AF"/>
    <w:rsid w:val="00773BAF"/>
    <w:rsid w:val="00773C17"/>
    <w:rsid w:val="007742BE"/>
    <w:rsid w:val="007746EE"/>
    <w:rsid w:val="007748F9"/>
    <w:rsid w:val="00774A5A"/>
    <w:rsid w:val="00774E0B"/>
    <w:rsid w:val="00775777"/>
    <w:rsid w:val="00775B37"/>
    <w:rsid w:val="007760E8"/>
    <w:rsid w:val="007760FA"/>
    <w:rsid w:val="007769DD"/>
    <w:rsid w:val="0077719C"/>
    <w:rsid w:val="007772FA"/>
    <w:rsid w:val="00777456"/>
    <w:rsid w:val="00777547"/>
    <w:rsid w:val="007775E3"/>
    <w:rsid w:val="00780511"/>
    <w:rsid w:val="00780C8A"/>
    <w:rsid w:val="0078136A"/>
    <w:rsid w:val="007817A8"/>
    <w:rsid w:val="00782A70"/>
    <w:rsid w:val="00782C0C"/>
    <w:rsid w:val="007832B6"/>
    <w:rsid w:val="0078377D"/>
    <w:rsid w:val="00783B2C"/>
    <w:rsid w:val="007840AC"/>
    <w:rsid w:val="00786A13"/>
    <w:rsid w:val="00786CEE"/>
    <w:rsid w:val="007879A0"/>
    <w:rsid w:val="007900C6"/>
    <w:rsid w:val="0079025D"/>
    <w:rsid w:val="00790832"/>
    <w:rsid w:val="00790F02"/>
    <w:rsid w:val="00790F9C"/>
    <w:rsid w:val="007913EE"/>
    <w:rsid w:val="007919AE"/>
    <w:rsid w:val="00791AD0"/>
    <w:rsid w:val="00792094"/>
    <w:rsid w:val="007920DF"/>
    <w:rsid w:val="007927A7"/>
    <w:rsid w:val="00792A0F"/>
    <w:rsid w:val="00793152"/>
    <w:rsid w:val="00793BC6"/>
    <w:rsid w:val="00794358"/>
    <w:rsid w:val="0079453F"/>
    <w:rsid w:val="00794541"/>
    <w:rsid w:val="007948A5"/>
    <w:rsid w:val="00795777"/>
    <w:rsid w:val="00795933"/>
    <w:rsid w:val="0079631A"/>
    <w:rsid w:val="00796DBB"/>
    <w:rsid w:val="007977E6"/>
    <w:rsid w:val="00797B96"/>
    <w:rsid w:val="007A002E"/>
    <w:rsid w:val="007A01A0"/>
    <w:rsid w:val="007A0A3A"/>
    <w:rsid w:val="007A15C9"/>
    <w:rsid w:val="007A1709"/>
    <w:rsid w:val="007A19B8"/>
    <w:rsid w:val="007A1C3F"/>
    <w:rsid w:val="007A1D05"/>
    <w:rsid w:val="007A20ED"/>
    <w:rsid w:val="007A2106"/>
    <w:rsid w:val="007A21BF"/>
    <w:rsid w:val="007A2303"/>
    <w:rsid w:val="007A2782"/>
    <w:rsid w:val="007A28FE"/>
    <w:rsid w:val="007A384E"/>
    <w:rsid w:val="007A3B2F"/>
    <w:rsid w:val="007A46CB"/>
    <w:rsid w:val="007A52FD"/>
    <w:rsid w:val="007A5330"/>
    <w:rsid w:val="007A5BA0"/>
    <w:rsid w:val="007A6448"/>
    <w:rsid w:val="007A6D07"/>
    <w:rsid w:val="007A7BA8"/>
    <w:rsid w:val="007B034B"/>
    <w:rsid w:val="007B0BE6"/>
    <w:rsid w:val="007B1E31"/>
    <w:rsid w:val="007B2412"/>
    <w:rsid w:val="007B2577"/>
    <w:rsid w:val="007B2D55"/>
    <w:rsid w:val="007B361A"/>
    <w:rsid w:val="007B432C"/>
    <w:rsid w:val="007B4AAE"/>
    <w:rsid w:val="007B57D6"/>
    <w:rsid w:val="007B6A95"/>
    <w:rsid w:val="007B6DB9"/>
    <w:rsid w:val="007B6E56"/>
    <w:rsid w:val="007B7591"/>
    <w:rsid w:val="007B7655"/>
    <w:rsid w:val="007B78C2"/>
    <w:rsid w:val="007B7B7F"/>
    <w:rsid w:val="007C0102"/>
    <w:rsid w:val="007C0371"/>
    <w:rsid w:val="007C0464"/>
    <w:rsid w:val="007C1958"/>
    <w:rsid w:val="007C2174"/>
    <w:rsid w:val="007C23FE"/>
    <w:rsid w:val="007C24E6"/>
    <w:rsid w:val="007C27C9"/>
    <w:rsid w:val="007C32BE"/>
    <w:rsid w:val="007C3460"/>
    <w:rsid w:val="007C34E2"/>
    <w:rsid w:val="007C397F"/>
    <w:rsid w:val="007C3AEA"/>
    <w:rsid w:val="007C3DBB"/>
    <w:rsid w:val="007C5483"/>
    <w:rsid w:val="007C553A"/>
    <w:rsid w:val="007C59EE"/>
    <w:rsid w:val="007C62E4"/>
    <w:rsid w:val="007C66D8"/>
    <w:rsid w:val="007C6D8D"/>
    <w:rsid w:val="007C6E90"/>
    <w:rsid w:val="007C7164"/>
    <w:rsid w:val="007C7C95"/>
    <w:rsid w:val="007D0D4F"/>
    <w:rsid w:val="007D0E07"/>
    <w:rsid w:val="007D0F89"/>
    <w:rsid w:val="007D13FA"/>
    <w:rsid w:val="007D1CAF"/>
    <w:rsid w:val="007D1F29"/>
    <w:rsid w:val="007D2307"/>
    <w:rsid w:val="007D2AA9"/>
    <w:rsid w:val="007D2F1E"/>
    <w:rsid w:val="007D414E"/>
    <w:rsid w:val="007D71F6"/>
    <w:rsid w:val="007D76E1"/>
    <w:rsid w:val="007D7E12"/>
    <w:rsid w:val="007E0A01"/>
    <w:rsid w:val="007E0FD7"/>
    <w:rsid w:val="007E194B"/>
    <w:rsid w:val="007E2D78"/>
    <w:rsid w:val="007E2F08"/>
    <w:rsid w:val="007E327A"/>
    <w:rsid w:val="007E37FD"/>
    <w:rsid w:val="007E3F1B"/>
    <w:rsid w:val="007E5781"/>
    <w:rsid w:val="007E5990"/>
    <w:rsid w:val="007E5F7C"/>
    <w:rsid w:val="007E634F"/>
    <w:rsid w:val="007E65ED"/>
    <w:rsid w:val="007E6686"/>
    <w:rsid w:val="007E6C74"/>
    <w:rsid w:val="007E7E16"/>
    <w:rsid w:val="007F01B8"/>
    <w:rsid w:val="007F01C6"/>
    <w:rsid w:val="007F0704"/>
    <w:rsid w:val="007F0CA6"/>
    <w:rsid w:val="007F138C"/>
    <w:rsid w:val="007F1BBD"/>
    <w:rsid w:val="007F204E"/>
    <w:rsid w:val="007F306C"/>
    <w:rsid w:val="007F40B2"/>
    <w:rsid w:val="007F42A6"/>
    <w:rsid w:val="007F54B0"/>
    <w:rsid w:val="007F6156"/>
    <w:rsid w:val="007F630D"/>
    <w:rsid w:val="007F6671"/>
    <w:rsid w:val="007F69AC"/>
    <w:rsid w:val="007F69C7"/>
    <w:rsid w:val="007F6F7B"/>
    <w:rsid w:val="007F7349"/>
    <w:rsid w:val="007F7B5C"/>
    <w:rsid w:val="00800585"/>
    <w:rsid w:val="008009CD"/>
    <w:rsid w:val="00800B3D"/>
    <w:rsid w:val="00801137"/>
    <w:rsid w:val="008011E5"/>
    <w:rsid w:val="0080281A"/>
    <w:rsid w:val="00802A05"/>
    <w:rsid w:val="00802CEC"/>
    <w:rsid w:val="008039B4"/>
    <w:rsid w:val="00803E00"/>
    <w:rsid w:val="008043D3"/>
    <w:rsid w:val="00804943"/>
    <w:rsid w:val="00804A87"/>
    <w:rsid w:val="008062FB"/>
    <w:rsid w:val="008076A2"/>
    <w:rsid w:val="00807C93"/>
    <w:rsid w:val="008108D9"/>
    <w:rsid w:val="00811662"/>
    <w:rsid w:val="008116D0"/>
    <w:rsid w:val="0081198E"/>
    <w:rsid w:val="008123FF"/>
    <w:rsid w:val="0081304C"/>
    <w:rsid w:val="00813A60"/>
    <w:rsid w:val="0081429D"/>
    <w:rsid w:val="0081435A"/>
    <w:rsid w:val="00814CFC"/>
    <w:rsid w:val="00815711"/>
    <w:rsid w:val="00815FA5"/>
    <w:rsid w:val="00816315"/>
    <w:rsid w:val="008167DD"/>
    <w:rsid w:val="00816AFB"/>
    <w:rsid w:val="00817D89"/>
    <w:rsid w:val="00820194"/>
    <w:rsid w:val="00820CAB"/>
    <w:rsid w:val="00820D1E"/>
    <w:rsid w:val="0082133C"/>
    <w:rsid w:val="00821FA2"/>
    <w:rsid w:val="00822615"/>
    <w:rsid w:val="00822CCC"/>
    <w:rsid w:val="00822EC2"/>
    <w:rsid w:val="00822ECA"/>
    <w:rsid w:val="00823027"/>
    <w:rsid w:val="0082304E"/>
    <w:rsid w:val="008234A7"/>
    <w:rsid w:val="00823527"/>
    <w:rsid w:val="00824A6A"/>
    <w:rsid w:val="008250A3"/>
    <w:rsid w:val="008259B4"/>
    <w:rsid w:val="008263E6"/>
    <w:rsid w:val="008264D8"/>
    <w:rsid w:val="0082690C"/>
    <w:rsid w:val="00826C88"/>
    <w:rsid w:val="00826F52"/>
    <w:rsid w:val="008271F0"/>
    <w:rsid w:val="00827488"/>
    <w:rsid w:val="008278D0"/>
    <w:rsid w:val="00827E08"/>
    <w:rsid w:val="008305F9"/>
    <w:rsid w:val="00830F89"/>
    <w:rsid w:val="0083151F"/>
    <w:rsid w:val="00831695"/>
    <w:rsid w:val="00831720"/>
    <w:rsid w:val="00831AC5"/>
    <w:rsid w:val="008322B7"/>
    <w:rsid w:val="008326DE"/>
    <w:rsid w:val="0083297A"/>
    <w:rsid w:val="00832CB8"/>
    <w:rsid w:val="00834B1D"/>
    <w:rsid w:val="008357C0"/>
    <w:rsid w:val="00836C6A"/>
    <w:rsid w:val="00836CDF"/>
    <w:rsid w:val="00836FEB"/>
    <w:rsid w:val="008373BE"/>
    <w:rsid w:val="008374BB"/>
    <w:rsid w:val="00840132"/>
    <w:rsid w:val="008404F8"/>
    <w:rsid w:val="00840F9E"/>
    <w:rsid w:val="00841495"/>
    <w:rsid w:val="008418E9"/>
    <w:rsid w:val="0084263E"/>
    <w:rsid w:val="00842DFB"/>
    <w:rsid w:val="008437A6"/>
    <w:rsid w:val="008438C7"/>
    <w:rsid w:val="0084450C"/>
    <w:rsid w:val="00844773"/>
    <w:rsid w:val="00845252"/>
    <w:rsid w:val="00845574"/>
    <w:rsid w:val="008470C3"/>
    <w:rsid w:val="00847152"/>
    <w:rsid w:val="008471AB"/>
    <w:rsid w:val="008473BE"/>
    <w:rsid w:val="00847582"/>
    <w:rsid w:val="00850534"/>
    <w:rsid w:val="008507A1"/>
    <w:rsid w:val="00850E23"/>
    <w:rsid w:val="008514D3"/>
    <w:rsid w:val="0085180C"/>
    <w:rsid w:val="00851FFE"/>
    <w:rsid w:val="00852006"/>
    <w:rsid w:val="008522F5"/>
    <w:rsid w:val="00852A1B"/>
    <w:rsid w:val="00852CDF"/>
    <w:rsid w:val="008531FC"/>
    <w:rsid w:val="00853491"/>
    <w:rsid w:val="0085396A"/>
    <w:rsid w:val="00854428"/>
    <w:rsid w:val="008545DA"/>
    <w:rsid w:val="008558F1"/>
    <w:rsid w:val="008564B9"/>
    <w:rsid w:val="00857762"/>
    <w:rsid w:val="00857910"/>
    <w:rsid w:val="00857C20"/>
    <w:rsid w:val="008600E9"/>
    <w:rsid w:val="0086068B"/>
    <w:rsid w:val="008609A6"/>
    <w:rsid w:val="00860DB2"/>
    <w:rsid w:val="0086208B"/>
    <w:rsid w:val="00862344"/>
    <w:rsid w:val="008628CE"/>
    <w:rsid w:val="00862A72"/>
    <w:rsid w:val="00863791"/>
    <w:rsid w:val="00863B32"/>
    <w:rsid w:val="00863BBD"/>
    <w:rsid w:val="00863F6A"/>
    <w:rsid w:val="00863F96"/>
    <w:rsid w:val="00864B79"/>
    <w:rsid w:val="008657F3"/>
    <w:rsid w:val="00865C87"/>
    <w:rsid w:val="00866B13"/>
    <w:rsid w:val="00866C41"/>
    <w:rsid w:val="00867480"/>
    <w:rsid w:val="00867DD0"/>
    <w:rsid w:val="00870573"/>
    <w:rsid w:val="008711FE"/>
    <w:rsid w:val="00871A39"/>
    <w:rsid w:val="00871B75"/>
    <w:rsid w:val="00871BD9"/>
    <w:rsid w:val="00872576"/>
    <w:rsid w:val="008728CB"/>
    <w:rsid w:val="0087494D"/>
    <w:rsid w:val="00874AD3"/>
    <w:rsid w:val="0087514C"/>
    <w:rsid w:val="008751B4"/>
    <w:rsid w:val="008755CB"/>
    <w:rsid w:val="00875AAB"/>
    <w:rsid w:val="00875C39"/>
    <w:rsid w:val="00876105"/>
    <w:rsid w:val="008766F0"/>
    <w:rsid w:val="00876925"/>
    <w:rsid w:val="00876D1F"/>
    <w:rsid w:val="00877E10"/>
    <w:rsid w:val="00880259"/>
    <w:rsid w:val="00880303"/>
    <w:rsid w:val="0088143F"/>
    <w:rsid w:val="008819F6"/>
    <w:rsid w:val="008832CC"/>
    <w:rsid w:val="00883957"/>
    <w:rsid w:val="00884EDE"/>
    <w:rsid w:val="00885617"/>
    <w:rsid w:val="008856EB"/>
    <w:rsid w:val="008856F7"/>
    <w:rsid w:val="0088584C"/>
    <w:rsid w:val="00885A23"/>
    <w:rsid w:val="00885C48"/>
    <w:rsid w:val="00886207"/>
    <w:rsid w:val="00887562"/>
    <w:rsid w:val="00887583"/>
    <w:rsid w:val="008882FD"/>
    <w:rsid w:val="008905A3"/>
    <w:rsid w:val="0089062A"/>
    <w:rsid w:val="00890988"/>
    <w:rsid w:val="00891007"/>
    <w:rsid w:val="0089208E"/>
    <w:rsid w:val="0089246B"/>
    <w:rsid w:val="00892507"/>
    <w:rsid w:val="00893864"/>
    <w:rsid w:val="00893EFE"/>
    <w:rsid w:val="00894050"/>
    <w:rsid w:val="0089412C"/>
    <w:rsid w:val="00894632"/>
    <w:rsid w:val="00894856"/>
    <w:rsid w:val="008949B5"/>
    <w:rsid w:val="00894A50"/>
    <w:rsid w:val="00894E9D"/>
    <w:rsid w:val="00895A2D"/>
    <w:rsid w:val="00896283"/>
    <w:rsid w:val="0089643F"/>
    <w:rsid w:val="008968ED"/>
    <w:rsid w:val="0089713D"/>
    <w:rsid w:val="008974C5"/>
    <w:rsid w:val="0089793C"/>
    <w:rsid w:val="008A0DFB"/>
    <w:rsid w:val="008A16C0"/>
    <w:rsid w:val="008A2705"/>
    <w:rsid w:val="008A2A88"/>
    <w:rsid w:val="008A2B3B"/>
    <w:rsid w:val="008A34C1"/>
    <w:rsid w:val="008A3837"/>
    <w:rsid w:val="008A4031"/>
    <w:rsid w:val="008A4461"/>
    <w:rsid w:val="008A4A56"/>
    <w:rsid w:val="008A55A7"/>
    <w:rsid w:val="008A64B7"/>
    <w:rsid w:val="008A6C99"/>
    <w:rsid w:val="008A6D85"/>
    <w:rsid w:val="008A6ECE"/>
    <w:rsid w:val="008A74AC"/>
    <w:rsid w:val="008B0E18"/>
    <w:rsid w:val="008B1128"/>
    <w:rsid w:val="008B13CE"/>
    <w:rsid w:val="008B1622"/>
    <w:rsid w:val="008B1E85"/>
    <w:rsid w:val="008B2032"/>
    <w:rsid w:val="008B26D6"/>
    <w:rsid w:val="008B2CE8"/>
    <w:rsid w:val="008B3461"/>
    <w:rsid w:val="008B3636"/>
    <w:rsid w:val="008B3AEF"/>
    <w:rsid w:val="008B4643"/>
    <w:rsid w:val="008B48C9"/>
    <w:rsid w:val="008B4C21"/>
    <w:rsid w:val="008B4F8B"/>
    <w:rsid w:val="008B5032"/>
    <w:rsid w:val="008B62B8"/>
    <w:rsid w:val="008B64F1"/>
    <w:rsid w:val="008B66F3"/>
    <w:rsid w:val="008B70EF"/>
    <w:rsid w:val="008B7134"/>
    <w:rsid w:val="008B7347"/>
    <w:rsid w:val="008B7D5D"/>
    <w:rsid w:val="008C0558"/>
    <w:rsid w:val="008C0C88"/>
    <w:rsid w:val="008C1336"/>
    <w:rsid w:val="008C13D2"/>
    <w:rsid w:val="008C1D39"/>
    <w:rsid w:val="008C1D70"/>
    <w:rsid w:val="008C2433"/>
    <w:rsid w:val="008C270C"/>
    <w:rsid w:val="008C4343"/>
    <w:rsid w:val="008C47B6"/>
    <w:rsid w:val="008C50C1"/>
    <w:rsid w:val="008C529C"/>
    <w:rsid w:val="008C5A60"/>
    <w:rsid w:val="008C6025"/>
    <w:rsid w:val="008C6CA6"/>
    <w:rsid w:val="008C6D73"/>
    <w:rsid w:val="008C7DCD"/>
    <w:rsid w:val="008C7EB3"/>
    <w:rsid w:val="008D0755"/>
    <w:rsid w:val="008D0910"/>
    <w:rsid w:val="008D0ABC"/>
    <w:rsid w:val="008D1013"/>
    <w:rsid w:val="008D150E"/>
    <w:rsid w:val="008D1F45"/>
    <w:rsid w:val="008D2184"/>
    <w:rsid w:val="008D278C"/>
    <w:rsid w:val="008D2988"/>
    <w:rsid w:val="008D2A6A"/>
    <w:rsid w:val="008D2C2B"/>
    <w:rsid w:val="008D2EDA"/>
    <w:rsid w:val="008D453F"/>
    <w:rsid w:val="008D47CC"/>
    <w:rsid w:val="008D506A"/>
    <w:rsid w:val="008D5446"/>
    <w:rsid w:val="008D5565"/>
    <w:rsid w:val="008D5631"/>
    <w:rsid w:val="008D5799"/>
    <w:rsid w:val="008D606B"/>
    <w:rsid w:val="008D6BBF"/>
    <w:rsid w:val="008D7730"/>
    <w:rsid w:val="008D7980"/>
    <w:rsid w:val="008D7B51"/>
    <w:rsid w:val="008E060E"/>
    <w:rsid w:val="008E07EF"/>
    <w:rsid w:val="008E0A00"/>
    <w:rsid w:val="008E2C87"/>
    <w:rsid w:val="008E371B"/>
    <w:rsid w:val="008E386B"/>
    <w:rsid w:val="008E387D"/>
    <w:rsid w:val="008E3E53"/>
    <w:rsid w:val="008E4291"/>
    <w:rsid w:val="008E4982"/>
    <w:rsid w:val="008E49A5"/>
    <w:rsid w:val="008E4C39"/>
    <w:rsid w:val="008E5106"/>
    <w:rsid w:val="008E5159"/>
    <w:rsid w:val="008E57F2"/>
    <w:rsid w:val="008E5CB4"/>
    <w:rsid w:val="008E64B0"/>
    <w:rsid w:val="008E67E7"/>
    <w:rsid w:val="008E6904"/>
    <w:rsid w:val="008E6D93"/>
    <w:rsid w:val="008E75F4"/>
    <w:rsid w:val="008E7803"/>
    <w:rsid w:val="008E78DC"/>
    <w:rsid w:val="008E78F1"/>
    <w:rsid w:val="008E7C1C"/>
    <w:rsid w:val="008F01CC"/>
    <w:rsid w:val="008F060C"/>
    <w:rsid w:val="008F0860"/>
    <w:rsid w:val="008F0A17"/>
    <w:rsid w:val="008F0AEA"/>
    <w:rsid w:val="008F0B05"/>
    <w:rsid w:val="008F0EB4"/>
    <w:rsid w:val="008F135F"/>
    <w:rsid w:val="008F2BB8"/>
    <w:rsid w:val="008F2D47"/>
    <w:rsid w:val="008F2E36"/>
    <w:rsid w:val="008F2E85"/>
    <w:rsid w:val="008F3F0F"/>
    <w:rsid w:val="008F460F"/>
    <w:rsid w:val="008F4900"/>
    <w:rsid w:val="008F4A4F"/>
    <w:rsid w:val="008F4DE7"/>
    <w:rsid w:val="008F5896"/>
    <w:rsid w:val="008F5F42"/>
    <w:rsid w:val="008F6DF8"/>
    <w:rsid w:val="008F6E65"/>
    <w:rsid w:val="008F6FB1"/>
    <w:rsid w:val="00901248"/>
    <w:rsid w:val="009029D0"/>
    <w:rsid w:val="00902ACB"/>
    <w:rsid w:val="0090305E"/>
    <w:rsid w:val="00903D5A"/>
    <w:rsid w:val="0090414E"/>
    <w:rsid w:val="00904DA4"/>
    <w:rsid w:val="0090514E"/>
    <w:rsid w:val="00905727"/>
    <w:rsid w:val="0090594E"/>
    <w:rsid w:val="00905B87"/>
    <w:rsid w:val="0090693F"/>
    <w:rsid w:val="00906D19"/>
    <w:rsid w:val="00906D8A"/>
    <w:rsid w:val="009078F6"/>
    <w:rsid w:val="00907D98"/>
    <w:rsid w:val="00907F04"/>
    <w:rsid w:val="00907FF4"/>
    <w:rsid w:val="00910451"/>
    <w:rsid w:val="00910FDE"/>
    <w:rsid w:val="00911623"/>
    <w:rsid w:val="00911A5E"/>
    <w:rsid w:val="00911ACE"/>
    <w:rsid w:val="00911CE9"/>
    <w:rsid w:val="0091266E"/>
    <w:rsid w:val="00912BAF"/>
    <w:rsid w:val="0091309E"/>
    <w:rsid w:val="009131F0"/>
    <w:rsid w:val="00913781"/>
    <w:rsid w:val="00913BA4"/>
    <w:rsid w:val="00913C65"/>
    <w:rsid w:val="00913E4A"/>
    <w:rsid w:val="00913FBE"/>
    <w:rsid w:val="009149CE"/>
    <w:rsid w:val="009149E1"/>
    <w:rsid w:val="00914DD3"/>
    <w:rsid w:val="009156FC"/>
    <w:rsid w:val="00915F67"/>
    <w:rsid w:val="0091619A"/>
    <w:rsid w:val="0091622B"/>
    <w:rsid w:val="009162DC"/>
    <w:rsid w:val="00916402"/>
    <w:rsid w:val="00916C42"/>
    <w:rsid w:val="009170C7"/>
    <w:rsid w:val="0091730D"/>
    <w:rsid w:val="00917778"/>
    <w:rsid w:val="00917780"/>
    <w:rsid w:val="00917C78"/>
    <w:rsid w:val="00917EF0"/>
    <w:rsid w:val="0092013A"/>
    <w:rsid w:val="009215FE"/>
    <w:rsid w:val="00921C9A"/>
    <w:rsid w:val="00922AEB"/>
    <w:rsid w:val="00922EB0"/>
    <w:rsid w:val="00923875"/>
    <w:rsid w:val="00923E67"/>
    <w:rsid w:val="009241BD"/>
    <w:rsid w:val="009247A1"/>
    <w:rsid w:val="00924FD4"/>
    <w:rsid w:val="009251B6"/>
    <w:rsid w:val="009267D1"/>
    <w:rsid w:val="00927694"/>
    <w:rsid w:val="0093049A"/>
    <w:rsid w:val="00931F5A"/>
    <w:rsid w:val="00932169"/>
    <w:rsid w:val="0093234A"/>
    <w:rsid w:val="00932C8F"/>
    <w:rsid w:val="009364B1"/>
    <w:rsid w:val="0093677D"/>
    <w:rsid w:val="00936A53"/>
    <w:rsid w:val="009377C7"/>
    <w:rsid w:val="009402D9"/>
    <w:rsid w:val="00940F98"/>
    <w:rsid w:val="00942256"/>
    <w:rsid w:val="00942C31"/>
    <w:rsid w:val="00943645"/>
    <w:rsid w:val="00943BA0"/>
    <w:rsid w:val="009442B7"/>
    <w:rsid w:val="00944471"/>
    <w:rsid w:val="009448A2"/>
    <w:rsid w:val="009448D3"/>
    <w:rsid w:val="00944D41"/>
    <w:rsid w:val="00945503"/>
    <w:rsid w:val="00945D27"/>
    <w:rsid w:val="00946A59"/>
    <w:rsid w:val="0094734A"/>
    <w:rsid w:val="00947A1B"/>
    <w:rsid w:val="00947A52"/>
    <w:rsid w:val="009500EC"/>
    <w:rsid w:val="00950564"/>
    <w:rsid w:val="009511FD"/>
    <w:rsid w:val="00951295"/>
    <w:rsid w:val="00952259"/>
    <w:rsid w:val="00952B37"/>
    <w:rsid w:val="00953542"/>
    <w:rsid w:val="009536B8"/>
    <w:rsid w:val="0095385C"/>
    <w:rsid w:val="00953A89"/>
    <w:rsid w:val="009544A4"/>
    <w:rsid w:val="00954FD9"/>
    <w:rsid w:val="009550CA"/>
    <w:rsid w:val="00955265"/>
    <w:rsid w:val="00956C5D"/>
    <w:rsid w:val="00957241"/>
    <w:rsid w:val="00957A8E"/>
    <w:rsid w:val="00957D56"/>
    <w:rsid w:val="0096046E"/>
    <w:rsid w:val="00960AEE"/>
    <w:rsid w:val="00960C46"/>
    <w:rsid w:val="00960EFE"/>
    <w:rsid w:val="00961FCC"/>
    <w:rsid w:val="00962407"/>
    <w:rsid w:val="009628BA"/>
    <w:rsid w:val="009630A3"/>
    <w:rsid w:val="0096386E"/>
    <w:rsid w:val="00963B52"/>
    <w:rsid w:val="00963DBC"/>
    <w:rsid w:val="00965018"/>
    <w:rsid w:val="009666E7"/>
    <w:rsid w:val="0096717F"/>
    <w:rsid w:val="009677AD"/>
    <w:rsid w:val="00970910"/>
    <w:rsid w:val="00970B42"/>
    <w:rsid w:val="00971521"/>
    <w:rsid w:val="0097173E"/>
    <w:rsid w:val="009719CC"/>
    <w:rsid w:val="00971CF7"/>
    <w:rsid w:val="009725CE"/>
    <w:rsid w:val="009725F3"/>
    <w:rsid w:val="0097287D"/>
    <w:rsid w:val="00972FAE"/>
    <w:rsid w:val="0097311E"/>
    <w:rsid w:val="009743F6"/>
    <w:rsid w:val="00974937"/>
    <w:rsid w:val="00974BAC"/>
    <w:rsid w:val="00974C9D"/>
    <w:rsid w:val="00974D51"/>
    <w:rsid w:val="00974E25"/>
    <w:rsid w:val="00975B76"/>
    <w:rsid w:val="009760F7"/>
    <w:rsid w:val="00976C01"/>
    <w:rsid w:val="00977175"/>
    <w:rsid w:val="00977332"/>
    <w:rsid w:val="009775DE"/>
    <w:rsid w:val="009778EE"/>
    <w:rsid w:val="00980646"/>
    <w:rsid w:val="009807D3"/>
    <w:rsid w:val="00981B65"/>
    <w:rsid w:val="0098284E"/>
    <w:rsid w:val="00983525"/>
    <w:rsid w:val="00984FF6"/>
    <w:rsid w:val="00985357"/>
    <w:rsid w:val="00985F7B"/>
    <w:rsid w:val="0098690B"/>
    <w:rsid w:val="009871EC"/>
    <w:rsid w:val="009872C1"/>
    <w:rsid w:val="00987A23"/>
    <w:rsid w:val="00987B84"/>
    <w:rsid w:val="00990864"/>
    <w:rsid w:val="00990B93"/>
    <w:rsid w:val="00991682"/>
    <w:rsid w:val="0099262E"/>
    <w:rsid w:val="00992A6D"/>
    <w:rsid w:val="00993D3F"/>
    <w:rsid w:val="00993DB9"/>
    <w:rsid w:val="00993EBA"/>
    <w:rsid w:val="00994281"/>
    <w:rsid w:val="00994E17"/>
    <w:rsid w:val="00994E8D"/>
    <w:rsid w:val="009951A9"/>
    <w:rsid w:val="00995307"/>
    <w:rsid w:val="00995638"/>
    <w:rsid w:val="00995E7D"/>
    <w:rsid w:val="009961D7"/>
    <w:rsid w:val="00997085"/>
    <w:rsid w:val="009971A8"/>
    <w:rsid w:val="00997F19"/>
    <w:rsid w:val="009A08B7"/>
    <w:rsid w:val="009A0A76"/>
    <w:rsid w:val="009A15F3"/>
    <w:rsid w:val="009A1C77"/>
    <w:rsid w:val="009A1CF7"/>
    <w:rsid w:val="009A1F1B"/>
    <w:rsid w:val="009A20F6"/>
    <w:rsid w:val="009A249F"/>
    <w:rsid w:val="009A28D0"/>
    <w:rsid w:val="009A31C9"/>
    <w:rsid w:val="009A3FF5"/>
    <w:rsid w:val="009A4074"/>
    <w:rsid w:val="009A4B05"/>
    <w:rsid w:val="009A4B41"/>
    <w:rsid w:val="009A4CA9"/>
    <w:rsid w:val="009A4D8D"/>
    <w:rsid w:val="009A4ED2"/>
    <w:rsid w:val="009A5814"/>
    <w:rsid w:val="009A5BD8"/>
    <w:rsid w:val="009A74EB"/>
    <w:rsid w:val="009A757E"/>
    <w:rsid w:val="009A773E"/>
    <w:rsid w:val="009A7DCF"/>
    <w:rsid w:val="009A7EB7"/>
    <w:rsid w:val="009B03DD"/>
    <w:rsid w:val="009B07E3"/>
    <w:rsid w:val="009B0F14"/>
    <w:rsid w:val="009B1405"/>
    <w:rsid w:val="009B17A4"/>
    <w:rsid w:val="009B1940"/>
    <w:rsid w:val="009B2000"/>
    <w:rsid w:val="009B229D"/>
    <w:rsid w:val="009B2492"/>
    <w:rsid w:val="009B2756"/>
    <w:rsid w:val="009B3708"/>
    <w:rsid w:val="009B4364"/>
    <w:rsid w:val="009B44E4"/>
    <w:rsid w:val="009B471F"/>
    <w:rsid w:val="009B499A"/>
    <w:rsid w:val="009B4D5E"/>
    <w:rsid w:val="009B5187"/>
    <w:rsid w:val="009B5673"/>
    <w:rsid w:val="009B5899"/>
    <w:rsid w:val="009B5B2A"/>
    <w:rsid w:val="009B5D98"/>
    <w:rsid w:val="009B6A7F"/>
    <w:rsid w:val="009B6BC5"/>
    <w:rsid w:val="009B7030"/>
    <w:rsid w:val="009B71D0"/>
    <w:rsid w:val="009B737C"/>
    <w:rsid w:val="009B75BE"/>
    <w:rsid w:val="009C00D6"/>
    <w:rsid w:val="009C0800"/>
    <w:rsid w:val="009C0A59"/>
    <w:rsid w:val="009C0B41"/>
    <w:rsid w:val="009C1342"/>
    <w:rsid w:val="009C1643"/>
    <w:rsid w:val="009C28B6"/>
    <w:rsid w:val="009C3CA6"/>
    <w:rsid w:val="009C3E47"/>
    <w:rsid w:val="009C5022"/>
    <w:rsid w:val="009C57A9"/>
    <w:rsid w:val="009C5ACC"/>
    <w:rsid w:val="009C60BC"/>
    <w:rsid w:val="009C6F96"/>
    <w:rsid w:val="009C7047"/>
    <w:rsid w:val="009C7DE2"/>
    <w:rsid w:val="009C7FE5"/>
    <w:rsid w:val="009D0454"/>
    <w:rsid w:val="009D240B"/>
    <w:rsid w:val="009D26AA"/>
    <w:rsid w:val="009D2ACA"/>
    <w:rsid w:val="009D2B7D"/>
    <w:rsid w:val="009D2F96"/>
    <w:rsid w:val="009D307D"/>
    <w:rsid w:val="009D326F"/>
    <w:rsid w:val="009D34A1"/>
    <w:rsid w:val="009D3635"/>
    <w:rsid w:val="009D3E25"/>
    <w:rsid w:val="009D4262"/>
    <w:rsid w:val="009D5078"/>
    <w:rsid w:val="009D5671"/>
    <w:rsid w:val="009D611E"/>
    <w:rsid w:val="009D6953"/>
    <w:rsid w:val="009D6FCA"/>
    <w:rsid w:val="009D705E"/>
    <w:rsid w:val="009D74A1"/>
    <w:rsid w:val="009E0610"/>
    <w:rsid w:val="009E067B"/>
    <w:rsid w:val="009E0EED"/>
    <w:rsid w:val="009E1249"/>
    <w:rsid w:val="009E14DF"/>
    <w:rsid w:val="009E16D1"/>
    <w:rsid w:val="009E36FF"/>
    <w:rsid w:val="009E3D69"/>
    <w:rsid w:val="009E482B"/>
    <w:rsid w:val="009E5B77"/>
    <w:rsid w:val="009E6073"/>
    <w:rsid w:val="009E6721"/>
    <w:rsid w:val="009E6D61"/>
    <w:rsid w:val="009E7B9C"/>
    <w:rsid w:val="009E7D13"/>
    <w:rsid w:val="009F1263"/>
    <w:rsid w:val="009F198A"/>
    <w:rsid w:val="009F28FD"/>
    <w:rsid w:val="009F34E0"/>
    <w:rsid w:val="009F35D0"/>
    <w:rsid w:val="009F41BD"/>
    <w:rsid w:val="009F4515"/>
    <w:rsid w:val="009F49B1"/>
    <w:rsid w:val="009F4CE1"/>
    <w:rsid w:val="009F4E15"/>
    <w:rsid w:val="009F4EAE"/>
    <w:rsid w:val="009F507D"/>
    <w:rsid w:val="009F5265"/>
    <w:rsid w:val="009F52D0"/>
    <w:rsid w:val="009F5D34"/>
    <w:rsid w:val="009F6442"/>
    <w:rsid w:val="009F6B62"/>
    <w:rsid w:val="009F6D2D"/>
    <w:rsid w:val="009F7DB3"/>
    <w:rsid w:val="00A000CF"/>
    <w:rsid w:val="00A003BE"/>
    <w:rsid w:val="00A00485"/>
    <w:rsid w:val="00A006C6"/>
    <w:rsid w:val="00A01AC4"/>
    <w:rsid w:val="00A01F3E"/>
    <w:rsid w:val="00A02447"/>
    <w:rsid w:val="00A02910"/>
    <w:rsid w:val="00A03BC9"/>
    <w:rsid w:val="00A04698"/>
    <w:rsid w:val="00A04909"/>
    <w:rsid w:val="00A049AB"/>
    <w:rsid w:val="00A050EE"/>
    <w:rsid w:val="00A0511D"/>
    <w:rsid w:val="00A055C5"/>
    <w:rsid w:val="00A0564E"/>
    <w:rsid w:val="00A06002"/>
    <w:rsid w:val="00A07340"/>
    <w:rsid w:val="00A07C7C"/>
    <w:rsid w:val="00A07CB6"/>
    <w:rsid w:val="00A10286"/>
    <w:rsid w:val="00A1078B"/>
    <w:rsid w:val="00A107EE"/>
    <w:rsid w:val="00A10B9D"/>
    <w:rsid w:val="00A11546"/>
    <w:rsid w:val="00A116C3"/>
    <w:rsid w:val="00A11F15"/>
    <w:rsid w:val="00A11F2E"/>
    <w:rsid w:val="00A12015"/>
    <w:rsid w:val="00A121D4"/>
    <w:rsid w:val="00A123B2"/>
    <w:rsid w:val="00A128F5"/>
    <w:rsid w:val="00A12BF1"/>
    <w:rsid w:val="00A13112"/>
    <w:rsid w:val="00A13123"/>
    <w:rsid w:val="00A13552"/>
    <w:rsid w:val="00A13582"/>
    <w:rsid w:val="00A13B7B"/>
    <w:rsid w:val="00A13D61"/>
    <w:rsid w:val="00A14872"/>
    <w:rsid w:val="00A148DD"/>
    <w:rsid w:val="00A14C10"/>
    <w:rsid w:val="00A14CEB"/>
    <w:rsid w:val="00A14CFC"/>
    <w:rsid w:val="00A15275"/>
    <w:rsid w:val="00A1528A"/>
    <w:rsid w:val="00A152FE"/>
    <w:rsid w:val="00A165D3"/>
    <w:rsid w:val="00A169C7"/>
    <w:rsid w:val="00A17A0B"/>
    <w:rsid w:val="00A201A4"/>
    <w:rsid w:val="00A204BB"/>
    <w:rsid w:val="00A211F5"/>
    <w:rsid w:val="00A213A7"/>
    <w:rsid w:val="00A218E0"/>
    <w:rsid w:val="00A2205A"/>
    <w:rsid w:val="00A2211F"/>
    <w:rsid w:val="00A22363"/>
    <w:rsid w:val="00A22570"/>
    <w:rsid w:val="00A227E7"/>
    <w:rsid w:val="00A23258"/>
    <w:rsid w:val="00A2328A"/>
    <w:rsid w:val="00A23C68"/>
    <w:rsid w:val="00A2409A"/>
    <w:rsid w:val="00A241E8"/>
    <w:rsid w:val="00A255FE"/>
    <w:rsid w:val="00A26941"/>
    <w:rsid w:val="00A278F8"/>
    <w:rsid w:val="00A27A41"/>
    <w:rsid w:val="00A30919"/>
    <w:rsid w:val="00A314B6"/>
    <w:rsid w:val="00A314C4"/>
    <w:rsid w:val="00A31503"/>
    <w:rsid w:val="00A318D8"/>
    <w:rsid w:val="00A31D89"/>
    <w:rsid w:val="00A31E87"/>
    <w:rsid w:val="00A31F59"/>
    <w:rsid w:val="00A31F7E"/>
    <w:rsid w:val="00A326BB"/>
    <w:rsid w:val="00A329B4"/>
    <w:rsid w:val="00A33376"/>
    <w:rsid w:val="00A335B4"/>
    <w:rsid w:val="00A352A8"/>
    <w:rsid w:val="00A3569C"/>
    <w:rsid w:val="00A3581F"/>
    <w:rsid w:val="00A3582C"/>
    <w:rsid w:val="00A37371"/>
    <w:rsid w:val="00A375CC"/>
    <w:rsid w:val="00A3764F"/>
    <w:rsid w:val="00A3772D"/>
    <w:rsid w:val="00A37C02"/>
    <w:rsid w:val="00A40164"/>
    <w:rsid w:val="00A402C7"/>
    <w:rsid w:val="00A4054D"/>
    <w:rsid w:val="00A407B3"/>
    <w:rsid w:val="00A4100E"/>
    <w:rsid w:val="00A41633"/>
    <w:rsid w:val="00A41888"/>
    <w:rsid w:val="00A42363"/>
    <w:rsid w:val="00A42374"/>
    <w:rsid w:val="00A43BA2"/>
    <w:rsid w:val="00A44963"/>
    <w:rsid w:val="00A44A43"/>
    <w:rsid w:val="00A45198"/>
    <w:rsid w:val="00A4658F"/>
    <w:rsid w:val="00A46DBE"/>
    <w:rsid w:val="00A4719A"/>
    <w:rsid w:val="00A47A56"/>
    <w:rsid w:val="00A504FA"/>
    <w:rsid w:val="00A5050B"/>
    <w:rsid w:val="00A5058B"/>
    <w:rsid w:val="00A51229"/>
    <w:rsid w:val="00A51A8F"/>
    <w:rsid w:val="00A51BED"/>
    <w:rsid w:val="00A51C91"/>
    <w:rsid w:val="00A52334"/>
    <w:rsid w:val="00A52AC7"/>
    <w:rsid w:val="00A53ADF"/>
    <w:rsid w:val="00A554DD"/>
    <w:rsid w:val="00A561FA"/>
    <w:rsid w:val="00A563F2"/>
    <w:rsid w:val="00A5661D"/>
    <w:rsid w:val="00A569B3"/>
    <w:rsid w:val="00A56BC4"/>
    <w:rsid w:val="00A5705A"/>
    <w:rsid w:val="00A5715A"/>
    <w:rsid w:val="00A5782C"/>
    <w:rsid w:val="00A57A73"/>
    <w:rsid w:val="00A57D90"/>
    <w:rsid w:val="00A60639"/>
    <w:rsid w:val="00A6094A"/>
    <w:rsid w:val="00A613B5"/>
    <w:rsid w:val="00A61A7F"/>
    <w:rsid w:val="00A61EAC"/>
    <w:rsid w:val="00A62082"/>
    <w:rsid w:val="00A622E0"/>
    <w:rsid w:val="00A62583"/>
    <w:rsid w:val="00A6297C"/>
    <w:rsid w:val="00A63105"/>
    <w:rsid w:val="00A6334C"/>
    <w:rsid w:val="00A63544"/>
    <w:rsid w:val="00A6360B"/>
    <w:rsid w:val="00A63666"/>
    <w:rsid w:val="00A63878"/>
    <w:rsid w:val="00A63B8E"/>
    <w:rsid w:val="00A63CEB"/>
    <w:rsid w:val="00A63FDB"/>
    <w:rsid w:val="00A6517B"/>
    <w:rsid w:val="00A654FC"/>
    <w:rsid w:val="00A65669"/>
    <w:rsid w:val="00A65B2D"/>
    <w:rsid w:val="00A65DBF"/>
    <w:rsid w:val="00A6660C"/>
    <w:rsid w:val="00A675B8"/>
    <w:rsid w:val="00A677BA"/>
    <w:rsid w:val="00A714C7"/>
    <w:rsid w:val="00A71BFB"/>
    <w:rsid w:val="00A7258D"/>
    <w:rsid w:val="00A729A3"/>
    <w:rsid w:val="00A734B6"/>
    <w:rsid w:val="00A742F5"/>
    <w:rsid w:val="00A74364"/>
    <w:rsid w:val="00A74429"/>
    <w:rsid w:val="00A748AD"/>
    <w:rsid w:val="00A74AA3"/>
    <w:rsid w:val="00A74CE5"/>
    <w:rsid w:val="00A751A3"/>
    <w:rsid w:val="00A75ADD"/>
    <w:rsid w:val="00A76135"/>
    <w:rsid w:val="00A764D7"/>
    <w:rsid w:val="00A76744"/>
    <w:rsid w:val="00A76A80"/>
    <w:rsid w:val="00A76AF0"/>
    <w:rsid w:val="00A76E45"/>
    <w:rsid w:val="00A7711B"/>
    <w:rsid w:val="00A77372"/>
    <w:rsid w:val="00A77938"/>
    <w:rsid w:val="00A80039"/>
    <w:rsid w:val="00A80628"/>
    <w:rsid w:val="00A815C7"/>
    <w:rsid w:val="00A81C08"/>
    <w:rsid w:val="00A81E1F"/>
    <w:rsid w:val="00A81FF4"/>
    <w:rsid w:val="00A825C3"/>
    <w:rsid w:val="00A828CC"/>
    <w:rsid w:val="00A82BBE"/>
    <w:rsid w:val="00A8303D"/>
    <w:rsid w:val="00A83E27"/>
    <w:rsid w:val="00A8480D"/>
    <w:rsid w:val="00A84CEB"/>
    <w:rsid w:val="00A853E9"/>
    <w:rsid w:val="00A856AF"/>
    <w:rsid w:val="00A86A05"/>
    <w:rsid w:val="00A87182"/>
    <w:rsid w:val="00A871EA"/>
    <w:rsid w:val="00A8765C"/>
    <w:rsid w:val="00A87B40"/>
    <w:rsid w:val="00A87D66"/>
    <w:rsid w:val="00A8F92A"/>
    <w:rsid w:val="00A90119"/>
    <w:rsid w:val="00A90262"/>
    <w:rsid w:val="00A90BFC"/>
    <w:rsid w:val="00A918BB"/>
    <w:rsid w:val="00A924BC"/>
    <w:rsid w:val="00A92968"/>
    <w:rsid w:val="00A93B3F"/>
    <w:rsid w:val="00A94400"/>
    <w:rsid w:val="00A948FB"/>
    <w:rsid w:val="00A94A8C"/>
    <w:rsid w:val="00A94DFE"/>
    <w:rsid w:val="00A95023"/>
    <w:rsid w:val="00A95782"/>
    <w:rsid w:val="00A95F99"/>
    <w:rsid w:val="00A97142"/>
    <w:rsid w:val="00A97EE4"/>
    <w:rsid w:val="00A97F11"/>
    <w:rsid w:val="00AA0266"/>
    <w:rsid w:val="00AA055A"/>
    <w:rsid w:val="00AA0ADE"/>
    <w:rsid w:val="00AA0D03"/>
    <w:rsid w:val="00AA0D7A"/>
    <w:rsid w:val="00AA1002"/>
    <w:rsid w:val="00AA1149"/>
    <w:rsid w:val="00AA13BA"/>
    <w:rsid w:val="00AA1918"/>
    <w:rsid w:val="00AA1ACE"/>
    <w:rsid w:val="00AA268C"/>
    <w:rsid w:val="00AA28EA"/>
    <w:rsid w:val="00AA2E10"/>
    <w:rsid w:val="00AA332D"/>
    <w:rsid w:val="00AA44E4"/>
    <w:rsid w:val="00AA4A6E"/>
    <w:rsid w:val="00AA4EDF"/>
    <w:rsid w:val="00AA4EFC"/>
    <w:rsid w:val="00AA52E5"/>
    <w:rsid w:val="00AA53EF"/>
    <w:rsid w:val="00AA56F4"/>
    <w:rsid w:val="00AA5C1D"/>
    <w:rsid w:val="00AA625D"/>
    <w:rsid w:val="00AA688F"/>
    <w:rsid w:val="00AA69C2"/>
    <w:rsid w:val="00AB014E"/>
    <w:rsid w:val="00AB0299"/>
    <w:rsid w:val="00AB037B"/>
    <w:rsid w:val="00AB0A23"/>
    <w:rsid w:val="00AB0E47"/>
    <w:rsid w:val="00AB18E8"/>
    <w:rsid w:val="00AB1DDA"/>
    <w:rsid w:val="00AB2185"/>
    <w:rsid w:val="00AB2E69"/>
    <w:rsid w:val="00AB31F3"/>
    <w:rsid w:val="00AB381C"/>
    <w:rsid w:val="00AB436C"/>
    <w:rsid w:val="00AB4651"/>
    <w:rsid w:val="00AB5673"/>
    <w:rsid w:val="00AB5B08"/>
    <w:rsid w:val="00AB5F3F"/>
    <w:rsid w:val="00AB6E12"/>
    <w:rsid w:val="00AB7261"/>
    <w:rsid w:val="00AB7AC2"/>
    <w:rsid w:val="00AB7AFB"/>
    <w:rsid w:val="00AC01AB"/>
    <w:rsid w:val="00AC0486"/>
    <w:rsid w:val="00AC05C8"/>
    <w:rsid w:val="00AC0741"/>
    <w:rsid w:val="00AC089F"/>
    <w:rsid w:val="00AC08B8"/>
    <w:rsid w:val="00AC1549"/>
    <w:rsid w:val="00AC1748"/>
    <w:rsid w:val="00AC1FBB"/>
    <w:rsid w:val="00AC2BE4"/>
    <w:rsid w:val="00AC2E87"/>
    <w:rsid w:val="00AC2FA1"/>
    <w:rsid w:val="00AC37C5"/>
    <w:rsid w:val="00AC434E"/>
    <w:rsid w:val="00AC4458"/>
    <w:rsid w:val="00AC4557"/>
    <w:rsid w:val="00AC49E5"/>
    <w:rsid w:val="00AC4B76"/>
    <w:rsid w:val="00AC4E1C"/>
    <w:rsid w:val="00AC6F7E"/>
    <w:rsid w:val="00AC7061"/>
    <w:rsid w:val="00AC7404"/>
    <w:rsid w:val="00AC77D1"/>
    <w:rsid w:val="00AD08AA"/>
    <w:rsid w:val="00AD0AF3"/>
    <w:rsid w:val="00AD1B23"/>
    <w:rsid w:val="00AD233B"/>
    <w:rsid w:val="00AD2ED7"/>
    <w:rsid w:val="00AD2F2E"/>
    <w:rsid w:val="00AD334B"/>
    <w:rsid w:val="00AD36A4"/>
    <w:rsid w:val="00AD3D21"/>
    <w:rsid w:val="00AD3F83"/>
    <w:rsid w:val="00AD43D2"/>
    <w:rsid w:val="00AD4850"/>
    <w:rsid w:val="00AD4B32"/>
    <w:rsid w:val="00AD5237"/>
    <w:rsid w:val="00AD5AC2"/>
    <w:rsid w:val="00AD603F"/>
    <w:rsid w:val="00AD6980"/>
    <w:rsid w:val="00AD6A93"/>
    <w:rsid w:val="00AD6F30"/>
    <w:rsid w:val="00AD7082"/>
    <w:rsid w:val="00AD70AC"/>
    <w:rsid w:val="00AD7CC5"/>
    <w:rsid w:val="00AE0292"/>
    <w:rsid w:val="00AE0736"/>
    <w:rsid w:val="00AE0949"/>
    <w:rsid w:val="00AE1A66"/>
    <w:rsid w:val="00AE234D"/>
    <w:rsid w:val="00AE262A"/>
    <w:rsid w:val="00AE2E24"/>
    <w:rsid w:val="00AE31AB"/>
    <w:rsid w:val="00AE346E"/>
    <w:rsid w:val="00AE364A"/>
    <w:rsid w:val="00AE36B8"/>
    <w:rsid w:val="00AE3FB0"/>
    <w:rsid w:val="00AE6637"/>
    <w:rsid w:val="00AE6F94"/>
    <w:rsid w:val="00AE72B9"/>
    <w:rsid w:val="00AE7DEB"/>
    <w:rsid w:val="00AF00BF"/>
    <w:rsid w:val="00AF0361"/>
    <w:rsid w:val="00AF12B6"/>
    <w:rsid w:val="00AF141D"/>
    <w:rsid w:val="00AF1479"/>
    <w:rsid w:val="00AF17EF"/>
    <w:rsid w:val="00AF1F7D"/>
    <w:rsid w:val="00AF22B4"/>
    <w:rsid w:val="00AF2490"/>
    <w:rsid w:val="00AF26CF"/>
    <w:rsid w:val="00AF38BA"/>
    <w:rsid w:val="00AF38CB"/>
    <w:rsid w:val="00AF3BD7"/>
    <w:rsid w:val="00AF3EE6"/>
    <w:rsid w:val="00AF4917"/>
    <w:rsid w:val="00AF4A5D"/>
    <w:rsid w:val="00AF5227"/>
    <w:rsid w:val="00AF5516"/>
    <w:rsid w:val="00AF6FAA"/>
    <w:rsid w:val="00AF75A6"/>
    <w:rsid w:val="00AF77AC"/>
    <w:rsid w:val="00AF781A"/>
    <w:rsid w:val="00AF7B61"/>
    <w:rsid w:val="00B002FD"/>
    <w:rsid w:val="00B00808"/>
    <w:rsid w:val="00B00B27"/>
    <w:rsid w:val="00B00DCC"/>
    <w:rsid w:val="00B00EDE"/>
    <w:rsid w:val="00B02094"/>
    <w:rsid w:val="00B024AB"/>
    <w:rsid w:val="00B029EF"/>
    <w:rsid w:val="00B037FE"/>
    <w:rsid w:val="00B03921"/>
    <w:rsid w:val="00B0397F"/>
    <w:rsid w:val="00B040A4"/>
    <w:rsid w:val="00B044C4"/>
    <w:rsid w:val="00B04591"/>
    <w:rsid w:val="00B045FA"/>
    <w:rsid w:val="00B04F0A"/>
    <w:rsid w:val="00B05B4F"/>
    <w:rsid w:val="00B05EED"/>
    <w:rsid w:val="00B064FD"/>
    <w:rsid w:val="00B06838"/>
    <w:rsid w:val="00B072AE"/>
    <w:rsid w:val="00B077A1"/>
    <w:rsid w:val="00B0797E"/>
    <w:rsid w:val="00B07EFC"/>
    <w:rsid w:val="00B10ED7"/>
    <w:rsid w:val="00B125B9"/>
    <w:rsid w:val="00B139D4"/>
    <w:rsid w:val="00B13FF2"/>
    <w:rsid w:val="00B141DC"/>
    <w:rsid w:val="00B150A1"/>
    <w:rsid w:val="00B1524F"/>
    <w:rsid w:val="00B152B8"/>
    <w:rsid w:val="00B15827"/>
    <w:rsid w:val="00B15871"/>
    <w:rsid w:val="00B1662A"/>
    <w:rsid w:val="00B16ACA"/>
    <w:rsid w:val="00B17274"/>
    <w:rsid w:val="00B1766E"/>
    <w:rsid w:val="00B2037D"/>
    <w:rsid w:val="00B2087A"/>
    <w:rsid w:val="00B20ABC"/>
    <w:rsid w:val="00B2106F"/>
    <w:rsid w:val="00B21A1D"/>
    <w:rsid w:val="00B21DBE"/>
    <w:rsid w:val="00B21DDE"/>
    <w:rsid w:val="00B22BFC"/>
    <w:rsid w:val="00B22F2C"/>
    <w:rsid w:val="00B23E60"/>
    <w:rsid w:val="00B2404E"/>
    <w:rsid w:val="00B2405C"/>
    <w:rsid w:val="00B24128"/>
    <w:rsid w:val="00B24183"/>
    <w:rsid w:val="00B24DB9"/>
    <w:rsid w:val="00B25C4D"/>
    <w:rsid w:val="00B261AA"/>
    <w:rsid w:val="00B26727"/>
    <w:rsid w:val="00B26781"/>
    <w:rsid w:val="00B26A6A"/>
    <w:rsid w:val="00B26D27"/>
    <w:rsid w:val="00B26E5C"/>
    <w:rsid w:val="00B27254"/>
    <w:rsid w:val="00B305CD"/>
    <w:rsid w:val="00B30913"/>
    <w:rsid w:val="00B31410"/>
    <w:rsid w:val="00B31EEA"/>
    <w:rsid w:val="00B3275A"/>
    <w:rsid w:val="00B32C5C"/>
    <w:rsid w:val="00B32CE5"/>
    <w:rsid w:val="00B333C7"/>
    <w:rsid w:val="00B33C8C"/>
    <w:rsid w:val="00B33EC0"/>
    <w:rsid w:val="00B3449D"/>
    <w:rsid w:val="00B34E20"/>
    <w:rsid w:val="00B35D18"/>
    <w:rsid w:val="00B36AD5"/>
    <w:rsid w:val="00B37369"/>
    <w:rsid w:val="00B3745A"/>
    <w:rsid w:val="00B37950"/>
    <w:rsid w:val="00B379F4"/>
    <w:rsid w:val="00B37A4B"/>
    <w:rsid w:val="00B404D4"/>
    <w:rsid w:val="00B404DD"/>
    <w:rsid w:val="00B406CD"/>
    <w:rsid w:val="00B407CF"/>
    <w:rsid w:val="00B40F86"/>
    <w:rsid w:val="00B41829"/>
    <w:rsid w:val="00B41E88"/>
    <w:rsid w:val="00B426AB"/>
    <w:rsid w:val="00B4379D"/>
    <w:rsid w:val="00B437FF"/>
    <w:rsid w:val="00B44D6A"/>
    <w:rsid w:val="00B46600"/>
    <w:rsid w:val="00B46E24"/>
    <w:rsid w:val="00B4719B"/>
    <w:rsid w:val="00B4784B"/>
    <w:rsid w:val="00B47920"/>
    <w:rsid w:val="00B47E0F"/>
    <w:rsid w:val="00B50856"/>
    <w:rsid w:val="00B50F8B"/>
    <w:rsid w:val="00B51095"/>
    <w:rsid w:val="00B5164D"/>
    <w:rsid w:val="00B51856"/>
    <w:rsid w:val="00B518F0"/>
    <w:rsid w:val="00B520D6"/>
    <w:rsid w:val="00B522BE"/>
    <w:rsid w:val="00B52CAE"/>
    <w:rsid w:val="00B535B1"/>
    <w:rsid w:val="00B539CA"/>
    <w:rsid w:val="00B53C6A"/>
    <w:rsid w:val="00B53EA8"/>
    <w:rsid w:val="00B5461A"/>
    <w:rsid w:val="00B54D87"/>
    <w:rsid w:val="00B55407"/>
    <w:rsid w:val="00B55BDD"/>
    <w:rsid w:val="00B55D01"/>
    <w:rsid w:val="00B560C5"/>
    <w:rsid w:val="00B56B86"/>
    <w:rsid w:val="00B57399"/>
    <w:rsid w:val="00B574D2"/>
    <w:rsid w:val="00B57BE9"/>
    <w:rsid w:val="00B608C2"/>
    <w:rsid w:val="00B60C40"/>
    <w:rsid w:val="00B615A1"/>
    <w:rsid w:val="00B61EB8"/>
    <w:rsid w:val="00B62F86"/>
    <w:rsid w:val="00B6351A"/>
    <w:rsid w:val="00B63C17"/>
    <w:rsid w:val="00B63D39"/>
    <w:rsid w:val="00B63D4E"/>
    <w:rsid w:val="00B64939"/>
    <w:rsid w:val="00B64F54"/>
    <w:rsid w:val="00B65901"/>
    <w:rsid w:val="00B65E63"/>
    <w:rsid w:val="00B660BC"/>
    <w:rsid w:val="00B664BD"/>
    <w:rsid w:val="00B6652A"/>
    <w:rsid w:val="00B6698F"/>
    <w:rsid w:val="00B67523"/>
    <w:rsid w:val="00B678FE"/>
    <w:rsid w:val="00B67CCC"/>
    <w:rsid w:val="00B70683"/>
    <w:rsid w:val="00B71560"/>
    <w:rsid w:val="00B71E9E"/>
    <w:rsid w:val="00B71F62"/>
    <w:rsid w:val="00B724D4"/>
    <w:rsid w:val="00B72598"/>
    <w:rsid w:val="00B729C3"/>
    <w:rsid w:val="00B73CCA"/>
    <w:rsid w:val="00B73D47"/>
    <w:rsid w:val="00B73E87"/>
    <w:rsid w:val="00B741C1"/>
    <w:rsid w:val="00B74B1A"/>
    <w:rsid w:val="00B74C3F"/>
    <w:rsid w:val="00B74C75"/>
    <w:rsid w:val="00B7543B"/>
    <w:rsid w:val="00B76098"/>
    <w:rsid w:val="00B760AB"/>
    <w:rsid w:val="00B763ED"/>
    <w:rsid w:val="00B76F4D"/>
    <w:rsid w:val="00B770DB"/>
    <w:rsid w:val="00B77200"/>
    <w:rsid w:val="00B779D6"/>
    <w:rsid w:val="00B77C3F"/>
    <w:rsid w:val="00B812D0"/>
    <w:rsid w:val="00B81972"/>
    <w:rsid w:val="00B828EB"/>
    <w:rsid w:val="00B846DD"/>
    <w:rsid w:val="00B8490D"/>
    <w:rsid w:val="00B850D7"/>
    <w:rsid w:val="00B85599"/>
    <w:rsid w:val="00B85AF1"/>
    <w:rsid w:val="00B85DC3"/>
    <w:rsid w:val="00B86143"/>
    <w:rsid w:val="00B8633C"/>
    <w:rsid w:val="00B868D2"/>
    <w:rsid w:val="00B86D3B"/>
    <w:rsid w:val="00B86D7D"/>
    <w:rsid w:val="00B87398"/>
    <w:rsid w:val="00B87D7A"/>
    <w:rsid w:val="00B905B4"/>
    <w:rsid w:val="00B915FC"/>
    <w:rsid w:val="00B917FB"/>
    <w:rsid w:val="00B929E9"/>
    <w:rsid w:val="00B92B09"/>
    <w:rsid w:val="00B93786"/>
    <w:rsid w:val="00B93B4F"/>
    <w:rsid w:val="00B93EC5"/>
    <w:rsid w:val="00B944EA"/>
    <w:rsid w:val="00B949AD"/>
    <w:rsid w:val="00B95787"/>
    <w:rsid w:val="00B96564"/>
    <w:rsid w:val="00B96730"/>
    <w:rsid w:val="00B9778D"/>
    <w:rsid w:val="00B97E2C"/>
    <w:rsid w:val="00BA0FB7"/>
    <w:rsid w:val="00BA13C0"/>
    <w:rsid w:val="00BA158C"/>
    <w:rsid w:val="00BA1F6C"/>
    <w:rsid w:val="00BA2456"/>
    <w:rsid w:val="00BA2EAD"/>
    <w:rsid w:val="00BA3072"/>
    <w:rsid w:val="00BA322E"/>
    <w:rsid w:val="00BA3794"/>
    <w:rsid w:val="00BA3C74"/>
    <w:rsid w:val="00BA54BB"/>
    <w:rsid w:val="00BA59FB"/>
    <w:rsid w:val="00BA5A03"/>
    <w:rsid w:val="00BA5C80"/>
    <w:rsid w:val="00BA6027"/>
    <w:rsid w:val="00BA67C1"/>
    <w:rsid w:val="00BA699B"/>
    <w:rsid w:val="00BA70D1"/>
    <w:rsid w:val="00BA72F8"/>
    <w:rsid w:val="00BA7417"/>
    <w:rsid w:val="00BA7E59"/>
    <w:rsid w:val="00BA7E88"/>
    <w:rsid w:val="00BB02F1"/>
    <w:rsid w:val="00BB04CC"/>
    <w:rsid w:val="00BB06D0"/>
    <w:rsid w:val="00BB0D9C"/>
    <w:rsid w:val="00BB1432"/>
    <w:rsid w:val="00BB1914"/>
    <w:rsid w:val="00BB1EEC"/>
    <w:rsid w:val="00BB31E5"/>
    <w:rsid w:val="00BB32F8"/>
    <w:rsid w:val="00BB357F"/>
    <w:rsid w:val="00BB40ED"/>
    <w:rsid w:val="00BB41EA"/>
    <w:rsid w:val="00BB51C3"/>
    <w:rsid w:val="00BB597C"/>
    <w:rsid w:val="00BB6773"/>
    <w:rsid w:val="00BB7B13"/>
    <w:rsid w:val="00BC01E5"/>
    <w:rsid w:val="00BC047E"/>
    <w:rsid w:val="00BC079C"/>
    <w:rsid w:val="00BC08E6"/>
    <w:rsid w:val="00BC0DCA"/>
    <w:rsid w:val="00BC1148"/>
    <w:rsid w:val="00BC132E"/>
    <w:rsid w:val="00BC1D76"/>
    <w:rsid w:val="00BC2929"/>
    <w:rsid w:val="00BC29DD"/>
    <w:rsid w:val="00BC34AE"/>
    <w:rsid w:val="00BC36A7"/>
    <w:rsid w:val="00BC4107"/>
    <w:rsid w:val="00BC46C0"/>
    <w:rsid w:val="00BC49B0"/>
    <w:rsid w:val="00BC49E0"/>
    <w:rsid w:val="00BC4D4B"/>
    <w:rsid w:val="00BC5C46"/>
    <w:rsid w:val="00BC619F"/>
    <w:rsid w:val="00BC636D"/>
    <w:rsid w:val="00BC70BE"/>
    <w:rsid w:val="00BC7375"/>
    <w:rsid w:val="00BC7D3A"/>
    <w:rsid w:val="00BC7D6F"/>
    <w:rsid w:val="00BD1934"/>
    <w:rsid w:val="00BD213C"/>
    <w:rsid w:val="00BD21FF"/>
    <w:rsid w:val="00BD2B7D"/>
    <w:rsid w:val="00BD352B"/>
    <w:rsid w:val="00BD3741"/>
    <w:rsid w:val="00BD43FC"/>
    <w:rsid w:val="00BD4D0D"/>
    <w:rsid w:val="00BD5300"/>
    <w:rsid w:val="00BD5DFF"/>
    <w:rsid w:val="00BD5F10"/>
    <w:rsid w:val="00BD6056"/>
    <w:rsid w:val="00BD6AB5"/>
    <w:rsid w:val="00BD6FFE"/>
    <w:rsid w:val="00BD7218"/>
    <w:rsid w:val="00BD738F"/>
    <w:rsid w:val="00BE00F4"/>
    <w:rsid w:val="00BE01B3"/>
    <w:rsid w:val="00BE03D6"/>
    <w:rsid w:val="00BE142E"/>
    <w:rsid w:val="00BE1AA1"/>
    <w:rsid w:val="00BE1B04"/>
    <w:rsid w:val="00BE1BB3"/>
    <w:rsid w:val="00BE1E1E"/>
    <w:rsid w:val="00BE20B9"/>
    <w:rsid w:val="00BE2162"/>
    <w:rsid w:val="00BE217D"/>
    <w:rsid w:val="00BE23CF"/>
    <w:rsid w:val="00BE2A20"/>
    <w:rsid w:val="00BE3640"/>
    <w:rsid w:val="00BE3E67"/>
    <w:rsid w:val="00BE4327"/>
    <w:rsid w:val="00BE43E9"/>
    <w:rsid w:val="00BE48AF"/>
    <w:rsid w:val="00BE4E8A"/>
    <w:rsid w:val="00BE514D"/>
    <w:rsid w:val="00BE5225"/>
    <w:rsid w:val="00BE53DC"/>
    <w:rsid w:val="00BE5DE1"/>
    <w:rsid w:val="00BE5DF3"/>
    <w:rsid w:val="00BE669C"/>
    <w:rsid w:val="00BE671C"/>
    <w:rsid w:val="00BE795B"/>
    <w:rsid w:val="00BF0121"/>
    <w:rsid w:val="00BF0636"/>
    <w:rsid w:val="00BF0A8D"/>
    <w:rsid w:val="00BF1641"/>
    <w:rsid w:val="00BF28BB"/>
    <w:rsid w:val="00BF290C"/>
    <w:rsid w:val="00BF29CD"/>
    <w:rsid w:val="00BF4BCD"/>
    <w:rsid w:val="00BF4BE1"/>
    <w:rsid w:val="00BF53DB"/>
    <w:rsid w:val="00BF6245"/>
    <w:rsid w:val="00BF7CE5"/>
    <w:rsid w:val="00BF7DA6"/>
    <w:rsid w:val="00C000D5"/>
    <w:rsid w:val="00C004AE"/>
    <w:rsid w:val="00C00A4F"/>
    <w:rsid w:val="00C01197"/>
    <w:rsid w:val="00C017A3"/>
    <w:rsid w:val="00C02149"/>
    <w:rsid w:val="00C02491"/>
    <w:rsid w:val="00C02BC5"/>
    <w:rsid w:val="00C033D7"/>
    <w:rsid w:val="00C0398E"/>
    <w:rsid w:val="00C03B8B"/>
    <w:rsid w:val="00C03CCB"/>
    <w:rsid w:val="00C03EC9"/>
    <w:rsid w:val="00C040AC"/>
    <w:rsid w:val="00C042AE"/>
    <w:rsid w:val="00C045EA"/>
    <w:rsid w:val="00C05F30"/>
    <w:rsid w:val="00C06AE7"/>
    <w:rsid w:val="00C0722A"/>
    <w:rsid w:val="00C1053B"/>
    <w:rsid w:val="00C11610"/>
    <w:rsid w:val="00C11B59"/>
    <w:rsid w:val="00C12599"/>
    <w:rsid w:val="00C1303F"/>
    <w:rsid w:val="00C133DC"/>
    <w:rsid w:val="00C13892"/>
    <w:rsid w:val="00C13A57"/>
    <w:rsid w:val="00C13C6F"/>
    <w:rsid w:val="00C1425A"/>
    <w:rsid w:val="00C1438A"/>
    <w:rsid w:val="00C1460F"/>
    <w:rsid w:val="00C15289"/>
    <w:rsid w:val="00C1536E"/>
    <w:rsid w:val="00C153C4"/>
    <w:rsid w:val="00C15897"/>
    <w:rsid w:val="00C15928"/>
    <w:rsid w:val="00C166EC"/>
    <w:rsid w:val="00C16787"/>
    <w:rsid w:val="00C168B4"/>
    <w:rsid w:val="00C17D8E"/>
    <w:rsid w:val="00C20DC6"/>
    <w:rsid w:val="00C20FDE"/>
    <w:rsid w:val="00C21235"/>
    <w:rsid w:val="00C219E0"/>
    <w:rsid w:val="00C21C1C"/>
    <w:rsid w:val="00C21EE7"/>
    <w:rsid w:val="00C232D5"/>
    <w:rsid w:val="00C237FB"/>
    <w:rsid w:val="00C23C66"/>
    <w:rsid w:val="00C23CCE"/>
    <w:rsid w:val="00C23CF6"/>
    <w:rsid w:val="00C2427D"/>
    <w:rsid w:val="00C2470C"/>
    <w:rsid w:val="00C24F49"/>
    <w:rsid w:val="00C25440"/>
    <w:rsid w:val="00C256D1"/>
    <w:rsid w:val="00C259B2"/>
    <w:rsid w:val="00C25E10"/>
    <w:rsid w:val="00C26ADD"/>
    <w:rsid w:val="00C27DB9"/>
    <w:rsid w:val="00C30397"/>
    <w:rsid w:val="00C3087E"/>
    <w:rsid w:val="00C311F4"/>
    <w:rsid w:val="00C314E3"/>
    <w:rsid w:val="00C31DC7"/>
    <w:rsid w:val="00C32925"/>
    <w:rsid w:val="00C33820"/>
    <w:rsid w:val="00C3418D"/>
    <w:rsid w:val="00C34633"/>
    <w:rsid w:val="00C346A5"/>
    <w:rsid w:val="00C347E6"/>
    <w:rsid w:val="00C3489E"/>
    <w:rsid w:val="00C353B2"/>
    <w:rsid w:val="00C35904"/>
    <w:rsid w:val="00C362A5"/>
    <w:rsid w:val="00C36C0F"/>
    <w:rsid w:val="00C406A2"/>
    <w:rsid w:val="00C40F27"/>
    <w:rsid w:val="00C42048"/>
    <w:rsid w:val="00C420FE"/>
    <w:rsid w:val="00C428AF"/>
    <w:rsid w:val="00C42DFE"/>
    <w:rsid w:val="00C438AA"/>
    <w:rsid w:val="00C43A09"/>
    <w:rsid w:val="00C456D3"/>
    <w:rsid w:val="00C46063"/>
    <w:rsid w:val="00C47198"/>
    <w:rsid w:val="00C472DD"/>
    <w:rsid w:val="00C47497"/>
    <w:rsid w:val="00C4773B"/>
    <w:rsid w:val="00C47C48"/>
    <w:rsid w:val="00C502B9"/>
    <w:rsid w:val="00C503AC"/>
    <w:rsid w:val="00C517E8"/>
    <w:rsid w:val="00C51822"/>
    <w:rsid w:val="00C51BF4"/>
    <w:rsid w:val="00C521D8"/>
    <w:rsid w:val="00C52275"/>
    <w:rsid w:val="00C52F48"/>
    <w:rsid w:val="00C53082"/>
    <w:rsid w:val="00C535C1"/>
    <w:rsid w:val="00C539B3"/>
    <w:rsid w:val="00C5402D"/>
    <w:rsid w:val="00C54C38"/>
    <w:rsid w:val="00C556F4"/>
    <w:rsid w:val="00C55B20"/>
    <w:rsid w:val="00C56220"/>
    <w:rsid w:val="00C56269"/>
    <w:rsid w:val="00C56447"/>
    <w:rsid w:val="00C56458"/>
    <w:rsid w:val="00C568DA"/>
    <w:rsid w:val="00C56D44"/>
    <w:rsid w:val="00C571A0"/>
    <w:rsid w:val="00C57450"/>
    <w:rsid w:val="00C57E0E"/>
    <w:rsid w:val="00C60112"/>
    <w:rsid w:val="00C60448"/>
    <w:rsid w:val="00C60B7B"/>
    <w:rsid w:val="00C61051"/>
    <w:rsid w:val="00C611C3"/>
    <w:rsid w:val="00C620C9"/>
    <w:rsid w:val="00C62BAB"/>
    <w:rsid w:val="00C630CE"/>
    <w:rsid w:val="00C63709"/>
    <w:rsid w:val="00C6441F"/>
    <w:rsid w:val="00C65978"/>
    <w:rsid w:val="00C664F3"/>
    <w:rsid w:val="00C672AA"/>
    <w:rsid w:val="00C67463"/>
    <w:rsid w:val="00C674CD"/>
    <w:rsid w:val="00C677EB"/>
    <w:rsid w:val="00C6791B"/>
    <w:rsid w:val="00C7016F"/>
    <w:rsid w:val="00C71995"/>
    <w:rsid w:val="00C71ED3"/>
    <w:rsid w:val="00C729A9"/>
    <w:rsid w:val="00C72D9A"/>
    <w:rsid w:val="00C72F7C"/>
    <w:rsid w:val="00C74276"/>
    <w:rsid w:val="00C7442B"/>
    <w:rsid w:val="00C74C14"/>
    <w:rsid w:val="00C74C42"/>
    <w:rsid w:val="00C74DEC"/>
    <w:rsid w:val="00C750BD"/>
    <w:rsid w:val="00C7526B"/>
    <w:rsid w:val="00C75446"/>
    <w:rsid w:val="00C76ED3"/>
    <w:rsid w:val="00C7764D"/>
    <w:rsid w:val="00C77F27"/>
    <w:rsid w:val="00C80C56"/>
    <w:rsid w:val="00C8114A"/>
    <w:rsid w:val="00C81465"/>
    <w:rsid w:val="00C81472"/>
    <w:rsid w:val="00C816CD"/>
    <w:rsid w:val="00C8194C"/>
    <w:rsid w:val="00C8252D"/>
    <w:rsid w:val="00C82720"/>
    <w:rsid w:val="00C83567"/>
    <w:rsid w:val="00C8398F"/>
    <w:rsid w:val="00C83B78"/>
    <w:rsid w:val="00C83E2C"/>
    <w:rsid w:val="00C844D7"/>
    <w:rsid w:val="00C84991"/>
    <w:rsid w:val="00C84AFC"/>
    <w:rsid w:val="00C85F60"/>
    <w:rsid w:val="00C86EDE"/>
    <w:rsid w:val="00C872B2"/>
    <w:rsid w:val="00C87A09"/>
    <w:rsid w:val="00C90A8F"/>
    <w:rsid w:val="00C9166E"/>
    <w:rsid w:val="00C91785"/>
    <w:rsid w:val="00C91A6A"/>
    <w:rsid w:val="00C91DBC"/>
    <w:rsid w:val="00C91FAF"/>
    <w:rsid w:val="00C9208A"/>
    <w:rsid w:val="00C921BA"/>
    <w:rsid w:val="00C92398"/>
    <w:rsid w:val="00C9282A"/>
    <w:rsid w:val="00C92CD2"/>
    <w:rsid w:val="00C9331F"/>
    <w:rsid w:val="00C93ECB"/>
    <w:rsid w:val="00C9418E"/>
    <w:rsid w:val="00C956CD"/>
    <w:rsid w:val="00C95A07"/>
    <w:rsid w:val="00C95AC1"/>
    <w:rsid w:val="00C96E85"/>
    <w:rsid w:val="00C9782F"/>
    <w:rsid w:val="00C97A4E"/>
    <w:rsid w:val="00CA015A"/>
    <w:rsid w:val="00CA027B"/>
    <w:rsid w:val="00CA08F8"/>
    <w:rsid w:val="00CA0D24"/>
    <w:rsid w:val="00CA1270"/>
    <w:rsid w:val="00CA1312"/>
    <w:rsid w:val="00CA1665"/>
    <w:rsid w:val="00CA2F8B"/>
    <w:rsid w:val="00CA30B6"/>
    <w:rsid w:val="00CA3E66"/>
    <w:rsid w:val="00CA4BD7"/>
    <w:rsid w:val="00CA4E1C"/>
    <w:rsid w:val="00CA5A82"/>
    <w:rsid w:val="00CA5C66"/>
    <w:rsid w:val="00CA6452"/>
    <w:rsid w:val="00CA6700"/>
    <w:rsid w:val="00CA69D5"/>
    <w:rsid w:val="00CB0A23"/>
    <w:rsid w:val="00CB125A"/>
    <w:rsid w:val="00CB1890"/>
    <w:rsid w:val="00CB1C4E"/>
    <w:rsid w:val="00CB2ABE"/>
    <w:rsid w:val="00CB382A"/>
    <w:rsid w:val="00CB4837"/>
    <w:rsid w:val="00CB4A7F"/>
    <w:rsid w:val="00CB4B2C"/>
    <w:rsid w:val="00CB5193"/>
    <w:rsid w:val="00CB52B0"/>
    <w:rsid w:val="00CB56E0"/>
    <w:rsid w:val="00CB5E0D"/>
    <w:rsid w:val="00CB6E48"/>
    <w:rsid w:val="00CB717C"/>
    <w:rsid w:val="00CB7611"/>
    <w:rsid w:val="00CB7859"/>
    <w:rsid w:val="00CB7A6A"/>
    <w:rsid w:val="00CB7AFA"/>
    <w:rsid w:val="00CC01FF"/>
    <w:rsid w:val="00CC02AE"/>
    <w:rsid w:val="00CC03F4"/>
    <w:rsid w:val="00CC0CDC"/>
    <w:rsid w:val="00CC1A45"/>
    <w:rsid w:val="00CC2701"/>
    <w:rsid w:val="00CC2815"/>
    <w:rsid w:val="00CC2B09"/>
    <w:rsid w:val="00CC2B0B"/>
    <w:rsid w:val="00CC3417"/>
    <w:rsid w:val="00CC39CA"/>
    <w:rsid w:val="00CC3DDB"/>
    <w:rsid w:val="00CC3E77"/>
    <w:rsid w:val="00CC3F1A"/>
    <w:rsid w:val="00CC4064"/>
    <w:rsid w:val="00CC40B2"/>
    <w:rsid w:val="00CC4878"/>
    <w:rsid w:val="00CC4E75"/>
    <w:rsid w:val="00CC5901"/>
    <w:rsid w:val="00CC5929"/>
    <w:rsid w:val="00CC62A1"/>
    <w:rsid w:val="00CC64F2"/>
    <w:rsid w:val="00CC696D"/>
    <w:rsid w:val="00CC6DAA"/>
    <w:rsid w:val="00CC758A"/>
    <w:rsid w:val="00CC7D65"/>
    <w:rsid w:val="00CC7EC5"/>
    <w:rsid w:val="00CD015D"/>
    <w:rsid w:val="00CD03E4"/>
    <w:rsid w:val="00CD064F"/>
    <w:rsid w:val="00CD083B"/>
    <w:rsid w:val="00CD0ECA"/>
    <w:rsid w:val="00CD1237"/>
    <w:rsid w:val="00CD1260"/>
    <w:rsid w:val="00CD182C"/>
    <w:rsid w:val="00CD18EC"/>
    <w:rsid w:val="00CD2701"/>
    <w:rsid w:val="00CD3A75"/>
    <w:rsid w:val="00CD5518"/>
    <w:rsid w:val="00CD5DA1"/>
    <w:rsid w:val="00CD628C"/>
    <w:rsid w:val="00CD6D8F"/>
    <w:rsid w:val="00CE0B6B"/>
    <w:rsid w:val="00CE0C75"/>
    <w:rsid w:val="00CE0E48"/>
    <w:rsid w:val="00CE1B0A"/>
    <w:rsid w:val="00CE1B63"/>
    <w:rsid w:val="00CE36D1"/>
    <w:rsid w:val="00CE3954"/>
    <w:rsid w:val="00CE4010"/>
    <w:rsid w:val="00CE47BF"/>
    <w:rsid w:val="00CE5142"/>
    <w:rsid w:val="00CE570A"/>
    <w:rsid w:val="00CE574D"/>
    <w:rsid w:val="00CE67D0"/>
    <w:rsid w:val="00CE7E86"/>
    <w:rsid w:val="00CF01F8"/>
    <w:rsid w:val="00CF079E"/>
    <w:rsid w:val="00CF0ED4"/>
    <w:rsid w:val="00CF128F"/>
    <w:rsid w:val="00CF1CE9"/>
    <w:rsid w:val="00CF20F7"/>
    <w:rsid w:val="00CF2F7B"/>
    <w:rsid w:val="00CF319F"/>
    <w:rsid w:val="00CF36DC"/>
    <w:rsid w:val="00CF3E3A"/>
    <w:rsid w:val="00CF42F4"/>
    <w:rsid w:val="00CF530D"/>
    <w:rsid w:val="00CF5434"/>
    <w:rsid w:val="00CF59C9"/>
    <w:rsid w:val="00CF5E0D"/>
    <w:rsid w:val="00CF65E6"/>
    <w:rsid w:val="00CF6B4C"/>
    <w:rsid w:val="00CF7276"/>
    <w:rsid w:val="00CF7A31"/>
    <w:rsid w:val="00D01CA4"/>
    <w:rsid w:val="00D022DD"/>
    <w:rsid w:val="00D02A47"/>
    <w:rsid w:val="00D03193"/>
    <w:rsid w:val="00D03F20"/>
    <w:rsid w:val="00D048FC"/>
    <w:rsid w:val="00D04C27"/>
    <w:rsid w:val="00D04EF2"/>
    <w:rsid w:val="00D0518F"/>
    <w:rsid w:val="00D057CD"/>
    <w:rsid w:val="00D05911"/>
    <w:rsid w:val="00D05917"/>
    <w:rsid w:val="00D0658A"/>
    <w:rsid w:val="00D0677B"/>
    <w:rsid w:val="00D06AEC"/>
    <w:rsid w:val="00D06B6B"/>
    <w:rsid w:val="00D06D85"/>
    <w:rsid w:val="00D0724B"/>
    <w:rsid w:val="00D07558"/>
    <w:rsid w:val="00D07BFF"/>
    <w:rsid w:val="00D10170"/>
    <w:rsid w:val="00D107E7"/>
    <w:rsid w:val="00D11FF6"/>
    <w:rsid w:val="00D12793"/>
    <w:rsid w:val="00D128CA"/>
    <w:rsid w:val="00D12C6B"/>
    <w:rsid w:val="00D1327E"/>
    <w:rsid w:val="00D13795"/>
    <w:rsid w:val="00D142AB"/>
    <w:rsid w:val="00D14B1E"/>
    <w:rsid w:val="00D14F50"/>
    <w:rsid w:val="00D15285"/>
    <w:rsid w:val="00D153AC"/>
    <w:rsid w:val="00D155A5"/>
    <w:rsid w:val="00D160A3"/>
    <w:rsid w:val="00D170FD"/>
    <w:rsid w:val="00D20076"/>
    <w:rsid w:val="00D208B6"/>
    <w:rsid w:val="00D20909"/>
    <w:rsid w:val="00D20B24"/>
    <w:rsid w:val="00D21514"/>
    <w:rsid w:val="00D21C10"/>
    <w:rsid w:val="00D2276F"/>
    <w:rsid w:val="00D22778"/>
    <w:rsid w:val="00D22922"/>
    <w:rsid w:val="00D22952"/>
    <w:rsid w:val="00D22A0C"/>
    <w:rsid w:val="00D22CF9"/>
    <w:rsid w:val="00D2318D"/>
    <w:rsid w:val="00D25546"/>
    <w:rsid w:val="00D2566A"/>
    <w:rsid w:val="00D26003"/>
    <w:rsid w:val="00D26B90"/>
    <w:rsid w:val="00D26EBA"/>
    <w:rsid w:val="00D272DD"/>
    <w:rsid w:val="00D2737C"/>
    <w:rsid w:val="00D277B2"/>
    <w:rsid w:val="00D3064D"/>
    <w:rsid w:val="00D30EAE"/>
    <w:rsid w:val="00D312E4"/>
    <w:rsid w:val="00D319E9"/>
    <w:rsid w:val="00D31EB2"/>
    <w:rsid w:val="00D31FD2"/>
    <w:rsid w:val="00D32C5D"/>
    <w:rsid w:val="00D343EA"/>
    <w:rsid w:val="00D359D3"/>
    <w:rsid w:val="00D35E8B"/>
    <w:rsid w:val="00D36B2E"/>
    <w:rsid w:val="00D37B78"/>
    <w:rsid w:val="00D40A94"/>
    <w:rsid w:val="00D42537"/>
    <w:rsid w:val="00D4274D"/>
    <w:rsid w:val="00D44D01"/>
    <w:rsid w:val="00D44FA7"/>
    <w:rsid w:val="00D450F2"/>
    <w:rsid w:val="00D45194"/>
    <w:rsid w:val="00D455FA"/>
    <w:rsid w:val="00D45D76"/>
    <w:rsid w:val="00D464F0"/>
    <w:rsid w:val="00D46FC9"/>
    <w:rsid w:val="00D505BB"/>
    <w:rsid w:val="00D5066F"/>
    <w:rsid w:val="00D50A03"/>
    <w:rsid w:val="00D51376"/>
    <w:rsid w:val="00D514C8"/>
    <w:rsid w:val="00D51BB9"/>
    <w:rsid w:val="00D52657"/>
    <w:rsid w:val="00D5411F"/>
    <w:rsid w:val="00D5422A"/>
    <w:rsid w:val="00D54AA4"/>
    <w:rsid w:val="00D5511B"/>
    <w:rsid w:val="00D55730"/>
    <w:rsid w:val="00D558A0"/>
    <w:rsid w:val="00D5611A"/>
    <w:rsid w:val="00D563E9"/>
    <w:rsid w:val="00D56F72"/>
    <w:rsid w:val="00D57D42"/>
    <w:rsid w:val="00D61EB2"/>
    <w:rsid w:val="00D62300"/>
    <w:rsid w:val="00D629B9"/>
    <w:rsid w:val="00D62D2C"/>
    <w:rsid w:val="00D632AC"/>
    <w:rsid w:val="00D6415C"/>
    <w:rsid w:val="00D642F6"/>
    <w:rsid w:val="00D64A20"/>
    <w:rsid w:val="00D64AC9"/>
    <w:rsid w:val="00D64E4F"/>
    <w:rsid w:val="00D656AB"/>
    <w:rsid w:val="00D661A2"/>
    <w:rsid w:val="00D66CC6"/>
    <w:rsid w:val="00D66E03"/>
    <w:rsid w:val="00D67151"/>
    <w:rsid w:val="00D6749F"/>
    <w:rsid w:val="00D675C0"/>
    <w:rsid w:val="00D676CD"/>
    <w:rsid w:val="00D70199"/>
    <w:rsid w:val="00D707C9"/>
    <w:rsid w:val="00D70A31"/>
    <w:rsid w:val="00D70B08"/>
    <w:rsid w:val="00D71038"/>
    <w:rsid w:val="00D716A9"/>
    <w:rsid w:val="00D71D77"/>
    <w:rsid w:val="00D72061"/>
    <w:rsid w:val="00D72DCB"/>
    <w:rsid w:val="00D72E0F"/>
    <w:rsid w:val="00D733F1"/>
    <w:rsid w:val="00D734B3"/>
    <w:rsid w:val="00D75922"/>
    <w:rsid w:val="00D75C56"/>
    <w:rsid w:val="00D7621B"/>
    <w:rsid w:val="00D766B4"/>
    <w:rsid w:val="00D7723D"/>
    <w:rsid w:val="00D80497"/>
    <w:rsid w:val="00D81441"/>
    <w:rsid w:val="00D82149"/>
    <w:rsid w:val="00D8215D"/>
    <w:rsid w:val="00D834D8"/>
    <w:rsid w:val="00D83632"/>
    <w:rsid w:val="00D83E32"/>
    <w:rsid w:val="00D83F33"/>
    <w:rsid w:val="00D846B2"/>
    <w:rsid w:val="00D849A2"/>
    <w:rsid w:val="00D85894"/>
    <w:rsid w:val="00D85E7C"/>
    <w:rsid w:val="00D85F30"/>
    <w:rsid w:val="00D86667"/>
    <w:rsid w:val="00D86A3D"/>
    <w:rsid w:val="00D87320"/>
    <w:rsid w:val="00D9052D"/>
    <w:rsid w:val="00D90B3A"/>
    <w:rsid w:val="00D910FA"/>
    <w:rsid w:val="00D9136E"/>
    <w:rsid w:val="00D91535"/>
    <w:rsid w:val="00D918C6"/>
    <w:rsid w:val="00D919D2"/>
    <w:rsid w:val="00D91D29"/>
    <w:rsid w:val="00D92625"/>
    <w:rsid w:val="00D94D9C"/>
    <w:rsid w:val="00D95EA1"/>
    <w:rsid w:val="00D960D0"/>
    <w:rsid w:val="00D96427"/>
    <w:rsid w:val="00D96CFF"/>
    <w:rsid w:val="00D976A6"/>
    <w:rsid w:val="00D97732"/>
    <w:rsid w:val="00DA0108"/>
    <w:rsid w:val="00DA0735"/>
    <w:rsid w:val="00DA0B05"/>
    <w:rsid w:val="00DA1849"/>
    <w:rsid w:val="00DA206E"/>
    <w:rsid w:val="00DA2573"/>
    <w:rsid w:val="00DA2A3A"/>
    <w:rsid w:val="00DA33E8"/>
    <w:rsid w:val="00DA4521"/>
    <w:rsid w:val="00DA6369"/>
    <w:rsid w:val="00DA6C81"/>
    <w:rsid w:val="00DA7DDE"/>
    <w:rsid w:val="00DB082D"/>
    <w:rsid w:val="00DB0867"/>
    <w:rsid w:val="00DB0C19"/>
    <w:rsid w:val="00DB10CF"/>
    <w:rsid w:val="00DB11E0"/>
    <w:rsid w:val="00DB1264"/>
    <w:rsid w:val="00DB1F37"/>
    <w:rsid w:val="00DB2FA2"/>
    <w:rsid w:val="00DB5045"/>
    <w:rsid w:val="00DB56AC"/>
    <w:rsid w:val="00DB5C36"/>
    <w:rsid w:val="00DB615D"/>
    <w:rsid w:val="00DB68D6"/>
    <w:rsid w:val="00DB7098"/>
    <w:rsid w:val="00DB7F09"/>
    <w:rsid w:val="00DC00B9"/>
    <w:rsid w:val="00DC00E2"/>
    <w:rsid w:val="00DC1562"/>
    <w:rsid w:val="00DC1716"/>
    <w:rsid w:val="00DC1ABA"/>
    <w:rsid w:val="00DC1B0C"/>
    <w:rsid w:val="00DC1D38"/>
    <w:rsid w:val="00DC202A"/>
    <w:rsid w:val="00DC4583"/>
    <w:rsid w:val="00DC46F4"/>
    <w:rsid w:val="00DC54FD"/>
    <w:rsid w:val="00DC5533"/>
    <w:rsid w:val="00DC5D53"/>
    <w:rsid w:val="00DC637E"/>
    <w:rsid w:val="00DC6E3A"/>
    <w:rsid w:val="00DD0A54"/>
    <w:rsid w:val="00DD0DBF"/>
    <w:rsid w:val="00DD116E"/>
    <w:rsid w:val="00DD155B"/>
    <w:rsid w:val="00DD1765"/>
    <w:rsid w:val="00DD1B33"/>
    <w:rsid w:val="00DD1C86"/>
    <w:rsid w:val="00DD200C"/>
    <w:rsid w:val="00DD242E"/>
    <w:rsid w:val="00DD32C6"/>
    <w:rsid w:val="00DD3B5F"/>
    <w:rsid w:val="00DD3B73"/>
    <w:rsid w:val="00DD3C46"/>
    <w:rsid w:val="00DD4261"/>
    <w:rsid w:val="00DD4B7A"/>
    <w:rsid w:val="00DD4C65"/>
    <w:rsid w:val="00DD4DF5"/>
    <w:rsid w:val="00DD4F09"/>
    <w:rsid w:val="00DD52B5"/>
    <w:rsid w:val="00DD5780"/>
    <w:rsid w:val="00DD6790"/>
    <w:rsid w:val="00DD7BFF"/>
    <w:rsid w:val="00DE00C7"/>
    <w:rsid w:val="00DE0352"/>
    <w:rsid w:val="00DE06F3"/>
    <w:rsid w:val="00DE14B3"/>
    <w:rsid w:val="00DE17D4"/>
    <w:rsid w:val="00DE2471"/>
    <w:rsid w:val="00DE2D12"/>
    <w:rsid w:val="00DE33EB"/>
    <w:rsid w:val="00DE413D"/>
    <w:rsid w:val="00DE425A"/>
    <w:rsid w:val="00DE44B4"/>
    <w:rsid w:val="00DE4A8A"/>
    <w:rsid w:val="00DE4C20"/>
    <w:rsid w:val="00DE5304"/>
    <w:rsid w:val="00DE5466"/>
    <w:rsid w:val="00DE55DE"/>
    <w:rsid w:val="00DE606F"/>
    <w:rsid w:val="00DE610A"/>
    <w:rsid w:val="00DE7821"/>
    <w:rsid w:val="00DE7E47"/>
    <w:rsid w:val="00DF037D"/>
    <w:rsid w:val="00DF052A"/>
    <w:rsid w:val="00DF05CE"/>
    <w:rsid w:val="00DF121F"/>
    <w:rsid w:val="00DF1F09"/>
    <w:rsid w:val="00DF271B"/>
    <w:rsid w:val="00DF29C2"/>
    <w:rsid w:val="00DF2C64"/>
    <w:rsid w:val="00DF2D2F"/>
    <w:rsid w:val="00DF36A7"/>
    <w:rsid w:val="00DF38AA"/>
    <w:rsid w:val="00DF4685"/>
    <w:rsid w:val="00DF4E4F"/>
    <w:rsid w:val="00DF4EFB"/>
    <w:rsid w:val="00DF4F1B"/>
    <w:rsid w:val="00DF61D0"/>
    <w:rsid w:val="00DF690B"/>
    <w:rsid w:val="00DF6C81"/>
    <w:rsid w:val="00DF6F8E"/>
    <w:rsid w:val="00DF7040"/>
    <w:rsid w:val="00DF7311"/>
    <w:rsid w:val="00DF7CD8"/>
    <w:rsid w:val="00DF7D42"/>
    <w:rsid w:val="00E00189"/>
    <w:rsid w:val="00E00643"/>
    <w:rsid w:val="00E00E0B"/>
    <w:rsid w:val="00E0104F"/>
    <w:rsid w:val="00E0110E"/>
    <w:rsid w:val="00E01416"/>
    <w:rsid w:val="00E019AE"/>
    <w:rsid w:val="00E01DC5"/>
    <w:rsid w:val="00E01E94"/>
    <w:rsid w:val="00E0208E"/>
    <w:rsid w:val="00E026B8"/>
    <w:rsid w:val="00E02BCC"/>
    <w:rsid w:val="00E02CF8"/>
    <w:rsid w:val="00E030B1"/>
    <w:rsid w:val="00E03206"/>
    <w:rsid w:val="00E039C1"/>
    <w:rsid w:val="00E03F3E"/>
    <w:rsid w:val="00E042B2"/>
    <w:rsid w:val="00E046A9"/>
    <w:rsid w:val="00E046EB"/>
    <w:rsid w:val="00E04F02"/>
    <w:rsid w:val="00E0503A"/>
    <w:rsid w:val="00E05599"/>
    <w:rsid w:val="00E05A12"/>
    <w:rsid w:val="00E06284"/>
    <w:rsid w:val="00E06A7B"/>
    <w:rsid w:val="00E06E6E"/>
    <w:rsid w:val="00E071F3"/>
    <w:rsid w:val="00E073B9"/>
    <w:rsid w:val="00E07AB5"/>
    <w:rsid w:val="00E07E0C"/>
    <w:rsid w:val="00E10743"/>
    <w:rsid w:val="00E10756"/>
    <w:rsid w:val="00E10913"/>
    <w:rsid w:val="00E10AF7"/>
    <w:rsid w:val="00E1226D"/>
    <w:rsid w:val="00E127AB"/>
    <w:rsid w:val="00E12CDB"/>
    <w:rsid w:val="00E12EB9"/>
    <w:rsid w:val="00E1332E"/>
    <w:rsid w:val="00E13D7E"/>
    <w:rsid w:val="00E14372"/>
    <w:rsid w:val="00E14E26"/>
    <w:rsid w:val="00E15291"/>
    <w:rsid w:val="00E155A5"/>
    <w:rsid w:val="00E15F1A"/>
    <w:rsid w:val="00E165AB"/>
    <w:rsid w:val="00E166BA"/>
    <w:rsid w:val="00E201CC"/>
    <w:rsid w:val="00E20855"/>
    <w:rsid w:val="00E2157B"/>
    <w:rsid w:val="00E222A8"/>
    <w:rsid w:val="00E23007"/>
    <w:rsid w:val="00E23D26"/>
    <w:rsid w:val="00E24F60"/>
    <w:rsid w:val="00E2508F"/>
    <w:rsid w:val="00E251DD"/>
    <w:rsid w:val="00E26DD2"/>
    <w:rsid w:val="00E27098"/>
    <w:rsid w:val="00E27650"/>
    <w:rsid w:val="00E2789A"/>
    <w:rsid w:val="00E300CB"/>
    <w:rsid w:val="00E301D0"/>
    <w:rsid w:val="00E302A7"/>
    <w:rsid w:val="00E30599"/>
    <w:rsid w:val="00E30982"/>
    <w:rsid w:val="00E30AB2"/>
    <w:rsid w:val="00E31C77"/>
    <w:rsid w:val="00E32637"/>
    <w:rsid w:val="00E3277E"/>
    <w:rsid w:val="00E329C8"/>
    <w:rsid w:val="00E33365"/>
    <w:rsid w:val="00E33600"/>
    <w:rsid w:val="00E33992"/>
    <w:rsid w:val="00E339A8"/>
    <w:rsid w:val="00E342DF"/>
    <w:rsid w:val="00E34B06"/>
    <w:rsid w:val="00E3576B"/>
    <w:rsid w:val="00E35AA3"/>
    <w:rsid w:val="00E3608A"/>
    <w:rsid w:val="00E371F2"/>
    <w:rsid w:val="00E37413"/>
    <w:rsid w:val="00E40EF4"/>
    <w:rsid w:val="00E41877"/>
    <w:rsid w:val="00E41DDE"/>
    <w:rsid w:val="00E41F22"/>
    <w:rsid w:val="00E43005"/>
    <w:rsid w:val="00E430E1"/>
    <w:rsid w:val="00E432F3"/>
    <w:rsid w:val="00E4347D"/>
    <w:rsid w:val="00E44103"/>
    <w:rsid w:val="00E441BC"/>
    <w:rsid w:val="00E447D7"/>
    <w:rsid w:val="00E44B5D"/>
    <w:rsid w:val="00E44F5D"/>
    <w:rsid w:val="00E45AD0"/>
    <w:rsid w:val="00E45BCB"/>
    <w:rsid w:val="00E461CB"/>
    <w:rsid w:val="00E4788C"/>
    <w:rsid w:val="00E47A50"/>
    <w:rsid w:val="00E509C9"/>
    <w:rsid w:val="00E50E2F"/>
    <w:rsid w:val="00E50E6B"/>
    <w:rsid w:val="00E51822"/>
    <w:rsid w:val="00E51EA3"/>
    <w:rsid w:val="00E52F15"/>
    <w:rsid w:val="00E52F39"/>
    <w:rsid w:val="00E53443"/>
    <w:rsid w:val="00E5389C"/>
    <w:rsid w:val="00E53DBB"/>
    <w:rsid w:val="00E540C1"/>
    <w:rsid w:val="00E550D2"/>
    <w:rsid w:val="00E557FF"/>
    <w:rsid w:val="00E55C92"/>
    <w:rsid w:val="00E56192"/>
    <w:rsid w:val="00E562E4"/>
    <w:rsid w:val="00E5636A"/>
    <w:rsid w:val="00E563DE"/>
    <w:rsid w:val="00E56C23"/>
    <w:rsid w:val="00E5737C"/>
    <w:rsid w:val="00E57BC7"/>
    <w:rsid w:val="00E6052A"/>
    <w:rsid w:val="00E60AB2"/>
    <w:rsid w:val="00E60C96"/>
    <w:rsid w:val="00E6104B"/>
    <w:rsid w:val="00E61AFD"/>
    <w:rsid w:val="00E61C6A"/>
    <w:rsid w:val="00E61CD5"/>
    <w:rsid w:val="00E62C83"/>
    <w:rsid w:val="00E63637"/>
    <w:rsid w:val="00E64197"/>
    <w:rsid w:val="00E642CB"/>
    <w:rsid w:val="00E64508"/>
    <w:rsid w:val="00E64662"/>
    <w:rsid w:val="00E64894"/>
    <w:rsid w:val="00E6519F"/>
    <w:rsid w:val="00E65AAB"/>
    <w:rsid w:val="00E65CFC"/>
    <w:rsid w:val="00E66236"/>
    <w:rsid w:val="00E67666"/>
    <w:rsid w:val="00E67E4C"/>
    <w:rsid w:val="00E70BAB"/>
    <w:rsid w:val="00E70E10"/>
    <w:rsid w:val="00E7119C"/>
    <w:rsid w:val="00E71E79"/>
    <w:rsid w:val="00E726EB"/>
    <w:rsid w:val="00E72A72"/>
    <w:rsid w:val="00E733B7"/>
    <w:rsid w:val="00E73558"/>
    <w:rsid w:val="00E73C06"/>
    <w:rsid w:val="00E74BA7"/>
    <w:rsid w:val="00E75F3A"/>
    <w:rsid w:val="00E766E9"/>
    <w:rsid w:val="00E76F56"/>
    <w:rsid w:val="00E77022"/>
    <w:rsid w:val="00E802F1"/>
    <w:rsid w:val="00E816E2"/>
    <w:rsid w:val="00E81CE6"/>
    <w:rsid w:val="00E834BC"/>
    <w:rsid w:val="00E83653"/>
    <w:rsid w:val="00E836EC"/>
    <w:rsid w:val="00E83FAC"/>
    <w:rsid w:val="00E845EC"/>
    <w:rsid w:val="00E84E72"/>
    <w:rsid w:val="00E857D3"/>
    <w:rsid w:val="00E8587E"/>
    <w:rsid w:val="00E90E5E"/>
    <w:rsid w:val="00E90EC1"/>
    <w:rsid w:val="00E910E6"/>
    <w:rsid w:val="00E91257"/>
    <w:rsid w:val="00E91C44"/>
    <w:rsid w:val="00E91E7A"/>
    <w:rsid w:val="00E92A1A"/>
    <w:rsid w:val="00E92B6C"/>
    <w:rsid w:val="00E93422"/>
    <w:rsid w:val="00E93FD5"/>
    <w:rsid w:val="00E945C7"/>
    <w:rsid w:val="00E94941"/>
    <w:rsid w:val="00E95002"/>
    <w:rsid w:val="00E95427"/>
    <w:rsid w:val="00E97ABB"/>
    <w:rsid w:val="00EA0487"/>
    <w:rsid w:val="00EA06F7"/>
    <w:rsid w:val="00EA0ADE"/>
    <w:rsid w:val="00EA1069"/>
    <w:rsid w:val="00EA208E"/>
    <w:rsid w:val="00EA2BA7"/>
    <w:rsid w:val="00EA2C44"/>
    <w:rsid w:val="00EA2C8E"/>
    <w:rsid w:val="00EA2D3C"/>
    <w:rsid w:val="00EA3078"/>
    <w:rsid w:val="00EA3763"/>
    <w:rsid w:val="00EA385C"/>
    <w:rsid w:val="00EA3C79"/>
    <w:rsid w:val="00EA4086"/>
    <w:rsid w:val="00EA46C3"/>
    <w:rsid w:val="00EA4C89"/>
    <w:rsid w:val="00EA5053"/>
    <w:rsid w:val="00EA5170"/>
    <w:rsid w:val="00EA6672"/>
    <w:rsid w:val="00EA67AF"/>
    <w:rsid w:val="00EA67FE"/>
    <w:rsid w:val="00EA6997"/>
    <w:rsid w:val="00EA7012"/>
    <w:rsid w:val="00EA7168"/>
    <w:rsid w:val="00EA72DF"/>
    <w:rsid w:val="00EB00A5"/>
    <w:rsid w:val="00EB086D"/>
    <w:rsid w:val="00EB195E"/>
    <w:rsid w:val="00EB211F"/>
    <w:rsid w:val="00EB2652"/>
    <w:rsid w:val="00EB2C7E"/>
    <w:rsid w:val="00EB3A17"/>
    <w:rsid w:val="00EB415D"/>
    <w:rsid w:val="00EB46E8"/>
    <w:rsid w:val="00EB4CC4"/>
    <w:rsid w:val="00EB56E8"/>
    <w:rsid w:val="00EB56EB"/>
    <w:rsid w:val="00EB5A52"/>
    <w:rsid w:val="00EB5DE1"/>
    <w:rsid w:val="00EB5F3D"/>
    <w:rsid w:val="00EB6143"/>
    <w:rsid w:val="00EB76EA"/>
    <w:rsid w:val="00EB787A"/>
    <w:rsid w:val="00EB7B58"/>
    <w:rsid w:val="00EC037C"/>
    <w:rsid w:val="00EC11BA"/>
    <w:rsid w:val="00EC2C69"/>
    <w:rsid w:val="00EC30B7"/>
    <w:rsid w:val="00EC315F"/>
    <w:rsid w:val="00EC36AA"/>
    <w:rsid w:val="00EC5684"/>
    <w:rsid w:val="00EC56BA"/>
    <w:rsid w:val="00EC5C4C"/>
    <w:rsid w:val="00EC5DAC"/>
    <w:rsid w:val="00EC632A"/>
    <w:rsid w:val="00EC66D8"/>
    <w:rsid w:val="00EC7068"/>
    <w:rsid w:val="00EC706A"/>
    <w:rsid w:val="00EC72A1"/>
    <w:rsid w:val="00EC7382"/>
    <w:rsid w:val="00EC73D5"/>
    <w:rsid w:val="00EC77F7"/>
    <w:rsid w:val="00EC79F5"/>
    <w:rsid w:val="00EC7AAF"/>
    <w:rsid w:val="00ED0956"/>
    <w:rsid w:val="00ED09C6"/>
    <w:rsid w:val="00ED10E2"/>
    <w:rsid w:val="00ED1439"/>
    <w:rsid w:val="00ED1738"/>
    <w:rsid w:val="00ED1ACA"/>
    <w:rsid w:val="00ED202C"/>
    <w:rsid w:val="00ED2DCE"/>
    <w:rsid w:val="00ED303F"/>
    <w:rsid w:val="00ED36AC"/>
    <w:rsid w:val="00ED37EC"/>
    <w:rsid w:val="00ED46C7"/>
    <w:rsid w:val="00ED49F1"/>
    <w:rsid w:val="00ED4A8E"/>
    <w:rsid w:val="00ED4B6F"/>
    <w:rsid w:val="00ED4C2F"/>
    <w:rsid w:val="00ED4E16"/>
    <w:rsid w:val="00ED4E68"/>
    <w:rsid w:val="00ED4FC2"/>
    <w:rsid w:val="00ED64B2"/>
    <w:rsid w:val="00ED6A38"/>
    <w:rsid w:val="00ED6FB2"/>
    <w:rsid w:val="00ED7180"/>
    <w:rsid w:val="00ED77A4"/>
    <w:rsid w:val="00ED7E9F"/>
    <w:rsid w:val="00EE0A72"/>
    <w:rsid w:val="00EE113B"/>
    <w:rsid w:val="00EE145C"/>
    <w:rsid w:val="00EE208A"/>
    <w:rsid w:val="00EE20AD"/>
    <w:rsid w:val="00EE2B05"/>
    <w:rsid w:val="00EE30EF"/>
    <w:rsid w:val="00EE4216"/>
    <w:rsid w:val="00EE490F"/>
    <w:rsid w:val="00EE5400"/>
    <w:rsid w:val="00EE5459"/>
    <w:rsid w:val="00EE5596"/>
    <w:rsid w:val="00EE56B9"/>
    <w:rsid w:val="00EE5A85"/>
    <w:rsid w:val="00EE6752"/>
    <w:rsid w:val="00EE6B01"/>
    <w:rsid w:val="00EE7DCD"/>
    <w:rsid w:val="00EF05D0"/>
    <w:rsid w:val="00EF0A11"/>
    <w:rsid w:val="00EF1104"/>
    <w:rsid w:val="00EF117F"/>
    <w:rsid w:val="00EF18CB"/>
    <w:rsid w:val="00EF1A03"/>
    <w:rsid w:val="00EF1B46"/>
    <w:rsid w:val="00EF1CAD"/>
    <w:rsid w:val="00EF1F63"/>
    <w:rsid w:val="00EF2589"/>
    <w:rsid w:val="00EF2D80"/>
    <w:rsid w:val="00EF2F15"/>
    <w:rsid w:val="00EF3AB9"/>
    <w:rsid w:val="00EF4445"/>
    <w:rsid w:val="00EF495C"/>
    <w:rsid w:val="00EF4969"/>
    <w:rsid w:val="00EF5563"/>
    <w:rsid w:val="00EF67A9"/>
    <w:rsid w:val="00EF6DE3"/>
    <w:rsid w:val="00EF7AA7"/>
    <w:rsid w:val="00EF7C3D"/>
    <w:rsid w:val="00F00239"/>
    <w:rsid w:val="00F00563"/>
    <w:rsid w:val="00F006A3"/>
    <w:rsid w:val="00F0140A"/>
    <w:rsid w:val="00F01719"/>
    <w:rsid w:val="00F01909"/>
    <w:rsid w:val="00F01A9B"/>
    <w:rsid w:val="00F01E58"/>
    <w:rsid w:val="00F01F2C"/>
    <w:rsid w:val="00F01FAE"/>
    <w:rsid w:val="00F02E56"/>
    <w:rsid w:val="00F03318"/>
    <w:rsid w:val="00F046C1"/>
    <w:rsid w:val="00F0552B"/>
    <w:rsid w:val="00F055C5"/>
    <w:rsid w:val="00F05CF8"/>
    <w:rsid w:val="00F05F6B"/>
    <w:rsid w:val="00F0611E"/>
    <w:rsid w:val="00F06FEE"/>
    <w:rsid w:val="00F07E46"/>
    <w:rsid w:val="00F07F9E"/>
    <w:rsid w:val="00F10066"/>
    <w:rsid w:val="00F105F8"/>
    <w:rsid w:val="00F10652"/>
    <w:rsid w:val="00F10A97"/>
    <w:rsid w:val="00F10F9B"/>
    <w:rsid w:val="00F117D0"/>
    <w:rsid w:val="00F11C14"/>
    <w:rsid w:val="00F11D02"/>
    <w:rsid w:val="00F1209C"/>
    <w:rsid w:val="00F12B9D"/>
    <w:rsid w:val="00F138ED"/>
    <w:rsid w:val="00F141D3"/>
    <w:rsid w:val="00F14CE7"/>
    <w:rsid w:val="00F14DFC"/>
    <w:rsid w:val="00F1592B"/>
    <w:rsid w:val="00F17577"/>
    <w:rsid w:val="00F1768F"/>
    <w:rsid w:val="00F17B4B"/>
    <w:rsid w:val="00F201F5"/>
    <w:rsid w:val="00F20A17"/>
    <w:rsid w:val="00F20B58"/>
    <w:rsid w:val="00F21AD8"/>
    <w:rsid w:val="00F21DEC"/>
    <w:rsid w:val="00F2262E"/>
    <w:rsid w:val="00F22645"/>
    <w:rsid w:val="00F233DA"/>
    <w:rsid w:val="00F23C12"/>
    <w:rsid w:val="00F251D4"/>
    <w:rsid w:val="00F2523A"/>
    <w:rsid w:val="00F2542E"/>
    <w:rsid w:val="00F25AF1"/>
    <w:rsid w:val="00F26408"/>
    <w:rsid w:val="00F26717"/>
    <w:rsid w:val="00F26D7F"/>
    <w:rsid w:val="00F275F7"/>
    <w:rsid w:val="00F27F38"/>
    <w:rsid w:val="00F305CA"/>
    <w:rsid w:val="00F30B90"/>
    <w:rsid w:val="00F30DA4"/>
    <w:rsid w:val="00F30F1D"/>
    <w:rsid w:val="00F31684"/>
    <w:rsid w:val="00F31C7C"/>
    <w:rsid w:val="00F31FFF"/>
    <w:rsid w:val="00F32399"/>
    <w:rsid w:val="00F3251F"/>
    <w:rsid w:val="00F32B2E"/>
    <w:rsid w:val="00F3395A"/>
    <w:rsid w:val="00F3398B"/>
    <w:rsid w:val="00F33D6C"/>
    <w:rsid w:val="00F3456B"/>
    <w:rsid w:val="00F350A8"/>
    <w:rsid w:val="00F35348"/>
    <w:rsid w:val="00F35E8A"/>
    <w:rsid w:val="00F36536"/>
    <w:rsid w:val="00F367AD"/>
    <w:rsid w:val="00F36BB9"/>
    <w:rsid w:val="00F3720F"/>
    <w:rsid w:val="00F37490"/>
    <w:rsid w:val="00F37961"/>
    <w:rsid w:val="00F40442"/>
    <w:rsid w:val="00F40680"/>
    <w:rsid w:val="00F40E04"/>
    <w:rsid w:val="00F42236"/>
    <w:rsid w:val="00F424EA"/>
    <w:rsid w:val="00F43504"/>
    <w:rsid w:val="00F43B32"/>
    <w:rsid w:val="00F440B9"/>
    <w:rsid w:val="00F448AB"/>
    <w:rsid w:val="00F44C8E"/>
    <w:rsid w:val="00F44CAF"/>
    <w:rsid w:val="00F45181"/>
    <w:rsid w:val="00F4555E"/>
    <w:rsid w:val="00F46133"/>
    <w:rsid w:val="00F46A41"/>
    <w:rsid w:val="00F46F05"/>
    <w:rsid w:val="00F47422"/>
    <w:rsid w:val="00F478C6"/>
    <w:rsid w:val="00F50C4E"/>
    <w:rsid w:val="00F51713"/>
    <w:rsid w:val="00F52173"/>
    <w:rsid w:val="00F52928"/>
    <w:rsid w:val="00F52CF1"/>
    <w:rsid w:val="00F5336F"/>
    <w:rsid w:val="00F53F41"/>
    <w:rsid w:val="00F549E6"/>
    <w:rsid w:val="00F550C4"/>
    <w:rsid w:val="00F5510B"/>
    <w:rsid w:val="00F56017"/>
    <w:rsid w:val="00F5679B"/>
    <w:rsid w:val="00F567A3"/>
    <w:rsid w:val="00F56CC9"/>
    <w:rsid w:val="00F57973"/>
    <w:rsid w:val="00F60858"/>
    <w:rsid w:val="00F60C26"/>
    <w:rsid w:val="00F6204C"/>
    <w:rsid w:val="00F624CB"/>
    <w:rsid w:val="00F62671"/>
    <w:rsid w:val="00F630DE"/>
    <w:rsid w:val="00F635F8"/>
    <w:rsid w:val="00F63A1D"/>
    <w:rsid w:val="00F65E68"/>
    <w:rsid w:val="00F66660"/>
    <w:rsid w:val="00F6673A"/>
    <w:rsid w:val="00F66BA9"/>
    <w:rsid w:val="00F670B6"/>
    <w:rsid w:val="00F670C3"/>
    <w:rsid w:val="00F679D3"/>
    <w:rsid w:val="00F679D9"/>
    <w:rsid w:val="00F67B89"/>
    <w:rsid w:val="00F703DC"/>
    <w:rsid w:val="00F707C4"/>
    <w:rsid w:val="00F71DCD"/>
    <w:rsid w:val="00F72183"/>
    <w:rsid w:val="00F7268B"/>
    <w:rsid w:val="00F72EF4"/>
    <w:rsid w:val="00F72EFB"/>
    <w:rsid w:val="00F73573"/>
    <w:rsid w:val="00F73A73"/>
    <w:rsid w:val="00F7500B"/>
    <w:rsid w:val="00F753BB"/>
    <w:rsid w:val="00F76074"/>
    <w:rsid w:val="00F760BB"/>
    <w:rsid w:val="00F76892"/>
    <w:rsid w:val="00F76949"/>
    <w:rsid w:val="00F769AB"/>
    <w:rsid w:val="00F77E8C"/>
    <w:rsid w:val="00F77ECF"/>
    <w:rsid w:val="00F800DA"/>
    <w:rsid w:val="00F80371"/>
    <w:rsid w:val="00F8050A"/>
    <w:rsid w:val="00F80588"/>
    <w:rsid w:val="00F811B8"/>
    <w:rsid w:val="00F817B2"/>
    <w:rsid w:val="00F8189C"/>
    <w:rsid w:val="00F81DCC"/>
    <w:rsid w:val="00F81E23"/>
    <w:rsid w:val="00F820B6"/>
    <w:rsid w:val="00F820D8"/>
    <w:rsid w:val="00F83B3D"/>
    <w:rsid w:val="00F8457E"/>
    <w:rsid w:val="00F847D6"/>
    <w:rsid w:val="00F84C13"/>
    <w:rsid w:val="00F85287"/>
    <w:rsid w:val="00F85381"/>
    <w:rsid w:val="00F853F5"/>
    <w:rsid w:val="00F855E5"/>
    <w:rsid w:val="00F86AEF"/>
    <w:rsid w:val="00F86B5B"/>
    <w:rsid w:val="00F87493"/>
    <w:rsid w:val="00F87F21"/>
    <w:rsid w:val="00F9045B"/>
    <w:rsid w:val="00F904B4"/>
    <w:rsid w:val="00F90DB5"/>
    <w:rsid w:val="00F9111A"/>
    <w:rsid w:val="00F912EF"/>
    <w:rsid w:val="00F928D9"/>
    <w:rsid w:val="00F92AFF"/>
    <w:rsid w:val="00F93162"/>
    <w:rsid w:val="00F9493A"/>
    <w:rsid w:val="00F966AD"/>
    <w:rsid w:val="00F96AFD"/>
    <w:rsid w:val="00F96DDA"/>
    <w:rsid w:val="00F97FE8"/>
    <w:rsid w:val="00FA01F4"/>
    <w:rsid w:val="00FA057E"/>
    <w:rsid w:val="00FA0AF0"/>
    <w:rsid w:val="00FA1504"/>
    <w:rsid w:val="00FA1A17"/>
    <w:rsid w:val="00FA2BB8"/>
    <w:rsid w:val="00FA2F55"/>
    <w:rsid w:val="00FA2FFF"/>
    <w:rsid w:val="00FA37BA"/>
    <w:rsid w:val="00FA39A8"/>
    <w:rsid w:val="00FA474A"/>
    <w:rsid w:val="00FA4B9E"/>
    <w:rsid w:val="00FA4D5C"/>
    <w:rsid w:val="00FA4D81"/>
    <w:rsid w:val="00FA4D8B"/>
    <w:rsid w:val="00FA6433"/>
    <w:rsid w:val="00FA64C0"/>
    <w:rsid w:val="00FA6872"/>
    <w:rsid w:val="00FA69E7"/>
    <w:rsid w:val="00FA6C0D"/>
    <w:rsid w:val="00FA75B6"/>
    <w:rsid w:val="00FA7643"/>
    <w:rsid w:val="00FA78A7"/>
    <w:rsid w:val="00FA7A6F"/>
    <w:rsid w:val="00FB03C0"/>
    <w:rsid w:val="00FB090C"/>
    <w:rsid w:val="00FB0951"/>
    <w:rsid w:val="00FB134B"/>
    <w:rsid w:val="00FB170E"/>
    <w:rsid w:val="00FB3163"/>
    <w:rsid w:val="00FB3D19"/>
    <w:rsid w:val="00FB40E7"/>
    <w:rsid w:val="00FB4619"/>
    <w:rsid w:val="00FB463E"/>
    <w:rsid w:val="00FB4681"/>
    <w:rsid w:val="00FB47AF"/>
    <w:rsid w:val="00FB49B9"/>
    <w:rsid w:val="00FB4C6A"/>
    <w:rsid w:val="00FB4F99"/>
    <w:rsid w:val="00FB58F1"/>
    <w:rsid w:val="00FB62A5"/>
    <w:rsid w:val="00FB681E"/>
    <w:rsid w:val="00FB6A41"/>
    <w:rsid w:val="00FB6A60"/>
    <w:rsid w:val="00FB7046"/>
    <w:rsid w:val="00FB74D2"/>
    <w:rsid w:val="00FB7981"/>
    <w:rsid w:val="00FC0916"/>
    <w:rsid w:val="00FC0930"/>
    <w:rsid w:val="00FC0981"/>
    <w:rsid w:val="00FC0A67"/>
    <w:rsid w:val="00FC0FB3"/>
    <w:rsid w:val="00FC134B"/>
    <w:rsid w:val="00FC2B6E"/>
    <w:rsid w:val="00FC32B5"/>
    <w:rsid w:val="00FC4137"/>
    <w:rsid w:val="00FC4B55"/>
    <w:rsid w:val="00FC4B5B"/>
    <w:rsid w:val="00FC50FC"/>
    <w:rsid w:val="00FC5198"/>
    <w:rsid w:val="00FD0AB6"/>
    <w:rsid w:val="00FD15D4"/>
    <w:rsid w:val="00FD1B7D"/>
    <w:rsid w:val="00FD2E89"/>
    <w:rsid w:val="00FD2F84"/>
    <w:rsid w:val="00FD47D7"/>
    <w:rsid w:val="00FD4F26"/>
    <w:rsid w:val="00FD5A1D"/>
    <w:rsid w:val="00FD5D21"/>
    <w:rsid w:val="00FD6A05"/>
    <w:rsid w:val="00FD6A47"/>
    <w:rsid w:val="00FD6F89"/>
    <w:rsid w:val="00FD78A9"/>
    <w:rsid w:val="00FD78B7"/>
    <w:rsid w:val="00FD78BC"/>
    <w:rsid w:val="00FE0009"/>
    <w:rsid w:val="00FE01DB"/>
    <w:rsid w:val="00FE05F7"/>
    <w:rsid w:val="00FE1276"/>
    <w:rsid w:val="00FE1B8A"/>
    <w:rsid w:val="00FE1D3B"/>
    <w:rsid w:val="00FE1ECE"/>
    <w:rsid w:val="00FE2598"/>
    <w:rsid w:val="00FE26A6"/>
    <w:rsid w:val="00FE2904"/>
    <w:rsid w:val="00FE341E"/>
    <w:rsid w:val="00FE41D1"/>
    <w:rsid w:val="00FE424C"/>
    <w:rsid w:val="00FE4BC9"/>
    <w:rsid w:val="00FE4CC1"/>
    <w:rsid w:val="00FE4EB0"/>
    <w:rsid w:val="00FE4F6A"/>
    <w:rsid w:val="00FE6146"/>
    <w:rsid w:val="00FE6928"/>
    <w:rsid w:val="00FE6982"/>
    <w:rsid w:val="00FE6B48"/>
    <w:rsid w:val="00FE6C26"/>
    <w:rsid w:val="00FE70A6"/>
    <w:rsid w:val="00FE7BF8"/>
    <w:rsid w:val="00FE7C6B"/>
    <w:rsid w:val="00FE7CAD"/>
    <w:rsid w:val="00FF0409"/>
    <w:rsid w:val="00FF0703"/>
    <w:rsid w:val="00FF170F"/>
    <w:rsid w:val="00FF1E4C"/>
    <w:rsid w:val="00FF380E"/>
    <w:rsid w:val="00FF4232"/>
    <w:rsid w:val="00FF4956"/>
    <w:rsid w:val="00FF594B"/>
    <w:rsid w:val="00FF61EA"/>
    <w:rsid w:val="00FF635E"/>
    <w:rsid w:val="00FF79B7"/>
    <w:rsid w:val="00FF7B4D"/>
    <w:rsid w:val="0140943C"/>
    <w:rsid w:val="02456B2C"/>
    <w:rsid w:val="036FF402"/>
    <w:rsid w:val="03775B84"/>
    <w:rsid w:val="03A12B3A"/>
    <w:rsid w:val="048BDECC"/>
    <w:rsid w:val="049A36BD"/>
    <w:rsid w:val="04BF55A4"/>
    <w:rsid w:val="04C71FB0"/>
    <w:rsid w:val="0653B50D"/>
    <w:rsid w:val="0683C993"/>
    <w:rsid w:val="0683E41E"/>
    <w:rsid w:val="07148277"/>
    <w:rsid w:val="08FD7F98"/>
    <w:rsid w:val="09073E35"/>
    <w:rsid w:val="09497E6A"/>
    <w:rsid w:val="0A098A1E"/>
    <w:rsid w:val="0BCC9650"/>
    <w:rsid w:val="0BDC28EB"/>
    <w:rsid w:val="0BF67E92"/>
    <w:rsid w:val="0C0144D1"/>
    <w:rsid w:val="0C928C3E"/>
    <w:rsid w:val="0D0778E6"/>
    <w:rsid w:val="0D661B81"/>
    <w:rsid w:val="0E8BAEC7"/>
    <w:rsid w:val="0F13F2A6"/>
    <w:rsid w:val="0F71360E"/>
    <w:rsid w:val="0F8E095D"/>
    <w:rsid w:val="11552BD4"/>
    <w:rsid w:val="11557FE2"/>
    <w:rsid w:val="116903D9"/>
    <w:rsid w:val="1179A236"/>
    <w:rsid w:val="12476D4A"/>
    <w:rsid w:val="1260479D"/>
    <w:rsid w:val="13FC5AC4"/>
    <w:rsid w:val="1475839C"/>
    <w:rsid w:val="14E0378E"/>
    <w:rsid w:val="150451CA"/>
    <w:rsid w:val="15ABCEC7"/>
    <w:rsid w:val="174A016D"/>
    <w:rsid w:val="17EBCDE0"/>
    <w:rsid w:val="1862D934"/>
    <w:rsid w:val="19694A34"/>
    <w:rsid w:val="198301B6"/>
    <w:rsid w:val="1A332BB0"/>
    <w:rsid w:val="1A994AA9"/>
    <w:rsid w:val="1AC6FDC5"/>
    <w:rsid w:val="1B670ECB"/>
    <w:rsid w:val="1CE1BBA3"/>
    <w:rsid w:val="1D1A0B42"/>
    <w:rsid w:val="1D585768"/>
    <w:rsid w:val="1DB5844B"/>
    <w:rsid w:val="1DC49413"/>
    <w:rsid w:val="1EEB3715"/>
    <w:rsid w:val="1F4AC60D"/>
    <w:rsid w:val="1FC0E346"/>
    <w:rsid w:val="1FEB320E"/>
    <w:rsid w:val="20AD6E1A"/>
    <w:rsid w:val="21C78CD2"/>
    <w:rsid w:val="21FA79B8"/>
    <w:rsid w:val="223A9A04"/>
    <w:rsid w:val="22AC0D2C"/>
    <w:rsid w:val="233745A5"/>
    <w:rsid w:val="2366D3ED"/>
    <w:rsid w:val="23A9CE34"/>
    <w:rsid w:val="23CF71AA"/>
    <w:rsid w:val="23EB22AA"/>
    <w:rsid w:val="245BCDDC"/>
    <w:rsid w:val="2485E7B2"/>
    <w:rsid w:val="249A326F"/>
    <w:rsid w:val="24CB53F9"/>
    <w:rsid w:val="24D243DF"/>
    <w:rsid w:val="258556F6"/>
    <w:rsid w:val="258859B5"/>
    <w:rsid w:val="264AFC69"/>
    <w:rsid w:val="266A5DD6"/>
    <w:rsid w:val="282ADD42"/>
    <w:rsid w:val="28A6EB8F"/>
    <w:rsid w:val="28E43C6E"/>
    <w:rsid w:val="29EE89DE"/>
    <w:rsid w:val="2A0743B3"/>
    <w:rsid w:val="2A0AE11E"/>
    <w:rsid w:val="2A30B835"/>
    <w:rsid w:val="2A504A09"/>
    <w:rsid w:val="2ABE1D8C"/>
    <w:rsid w:val="2B5BB26E"/>
    <w:rsid w:val="2B82C926"/>
    <w:rsid w:val="2C0E0915"/>
    <w:rsid w:val="2CB38A79"/>
    <w:rsid w:val="2D76F91A"/>
    <w:rsid w:val="2D7E20DD"/>
    <w:rsid w:val="2EEA98A1"/>
    <w:rsid w:val="2F519522"/>
    <w:rsid w:val="2FBBE1F8"/>
    <w:rsid w:val="301E47C1"/>
    <w:rsid w:val="31622E5A"/>
    <w:rsid w:val="326D348E"/>
    <w:rsid w:val="3348449D"/>
    <w:rsid w:val="338BA785"/>
    <w:rsid w:val="34581B6C"/>
    <w:rsid w:val="34B07DDF"/>
    <w:rsid w:val="34B70B2D"/>
    <w:rsid w:val="34C47670"/>
    <w:rsid w:val="3514A4DF"/>
    <w:rsid w:val="35501AE5"/>
    <w:rsid w:val="37B4E227"/>
    <w:rsid w:val="382FFF09"/>
    <w:rsid w:val="386F4C66"/>
    <w:rsid w:val="38A6415E"/>
    <w:rsid w:val="397A2707"/>
    <w:rsid w:val="3A7F7486"/>
    <w:rsid w:val="3ACEE6E8"/>
    <w:rsid w:val="3AEC587C"/>
    <w:rsid w:val="3B59C06F"/>
    <w:rsid w:val="3B917259"/>
    <w:rsid w:val="3C1BE54A"/>
    <w:rsid w:val="3C2CC63A"/>
    <w:rsid w:val="3CE5A045"/>
    <w:rsid w:val="3CF1705E"/>
    <w:rsid w:val="3D08829A"/>
    <w:rsid w:val="3D3D9C72"/>
    <w:rsid w:val="3DF83AFC"/>
    <w:rsid w:val="3F402FA9"/>
    <w:rsid w:val="4060473F"/>
    <w:rsid w:val="40948D5F"/>
    <w:rsid w:val="40DC7F66"/>
    <w:rsid w:val="419764D6"/>
    <w:rsid w:val="420D943B"/>
    <w:rsid w:val="4295247C"/>
    <w:rsid w:val="43321CAC"/>
    <w:rsid w:val="43AF957F"/>
    <w:rsid w:val="43B06237"/>
    <w:rsid w:val="44B01CEC"/>
    <w:rsid w:val="44F112ED"/>
    <w:rsid w:val="45AC6AF7"/>
    <w:rsid w:val="465FEB7D"/>
    <w:rsid w:val="47BFAE71"/>
    <w:rsid w:val="47E49970"/>
    <w:rsid w:val="47F766F0"/>
    <w:rsid w:val="480E1FCB"/>
    <w:rsid w:val="486BDC48"/>
    <w:rsid w:val="49571F7B"/>
    <w:rsid w:val="49897A58"/>
    <w:rsid w:val="4998EFD9"/>
    <w:rsid w:val="4AF93400"/>
    <w:rsid w:val="4BEC84CB"/>
    <w:rsid w:val="4BF08E3E"/>
    <w:rsid w:val="4C67ABC9"/>
    <w:rsid w:val="4D10D230"/>
    <w:rsid w:val="4EBC4643"/>
    <w:rsid w:val="4EBF8C41"/>
    <w:rsid w:val="4EC4EBA6"/>
    <w:rsid w:val="4FD27AE7"/>
    <w:rsid w:val="5059C3F2"/>
    <w:rsid w:val="505A6386"/>
    <w:rsid w:val="50DC6D55"/>
    <w:rsid w:val="5171060D"/>
    <w:rsid w:val="51A2D301"/>
    <w:rsid w:val="523DF9D0"/>
    <w:rsid w:val="5395150E"/>
    <w:rsid w:val="542296D9"/>
    <w:rsid w:val="54B0323C"/>
    <w:rsid w:val="5553F5CE"/>
    <w:rsid w:val="55C5AD0E"/>
    <w:rsid w:val="55F68163"/>
    <w:rsid w:val="5609C565"/>
    <w:rsid w:val="56A3640D"/>
    <w:rsid w:val="57EA40BD"/>
    <w:rsid w:val="582BF312"/>
    <w:rsid w:val="5847DFE5"/>
    <w:rsid w:val="58CB55BF"/>
    <w:rsid w:val="58E26264"/>
    <w:rsid w:val="59B062D2"/>
    <w:rsid w:val="59C0191C"/>
    <w:rsid w:val="5B9FB4C3"/>
    <w:rsid w:val="5BD1EB84"/>
    <w:rsid w:val="5C538DB0"/>
    <w:rsid w:val="5C53BA06"/>
    <w:rsid w:val="5CFE8621"/>
    <w:rsid w:val="5D8A85E6"/>
    <w:rsid w:val="5DA068B3"/>
    <w:rsid w:val="5DDE0BC2"/>
    <w:rsid w:val="5DE7B583"/>
    <w:rsid w:val="5DEA387A"/>
    <w:rsid w:val="5E2DB4B7"/>
    <w:rsid w:val="5E7E78C6"/>
    <w:rsid w:val="5E8331F0"/>
    <w:rsid w:val="5E94323E"/>
    <w:rsid w:val="5FD6489E"/>
    <w:rsid w:val="620087C7"/>
    <w:rsid w:val="62F209D9"/>
    <w:rsid w:val="63352FC2"/>
    <w:rsid w:val="63F17D30"/>
    <w:rsid w:val="64C936B1"/>
    <w:rsid w:val="6615B86E"/>
    <w:rsid w:val="664FDB5D"/>
    <w:rsid w:val="671C0FA8"/>
    <w:rsid w:val="67325D4A"/>
    <w:rsid w:val="68CCE908"/>
    <w:rsid w:val="68F6E796"/>
    <w:rsid w:val="695655C0"/>
    <w:rsid w:val="6971135A"/>
    <w:rsid w:val="6A1F3E22"/>
    <w:rsid w:val="6A2B4909"/>
    <w:rsid w:val="6A4F4FC9"/>
    <w:rsid w:val="6AA65454"/>
    <w:rsid w:val="6AC8049F"/>
    <w:rsid w:val="6B1D8ACA"/>
    <w:rsid w:val="6B7423A5"/>
    <w:rsid w:val="6BD353D9"/>
    <w:rsid w:val="6C3B7D09"/>
    <w:rsid w:val="6C69F653"/>
    <w:rsid w:val="6CE036D1"/>
    <w:rsid w:val="6D7564AF"/>
    <w:rsid w:val="6EF89EB4"/>
    <w:rsid w:val="6F211D7B"/>
    <w:rsid w:val="706E77BB"/>
    <w:rsid w:val="708BE888"/>
    <w:rsid w:val="70E7A753"/>
    <w:rsid w:val="717DF39E"/>
    <w:rsid w:val="718C825C"/>
    <w:rsid w:val="71A76373"/>
    <w:rsid w:val="71ED918C"/>
    <w:rsid w:val="728651C9"/>
    <w:rsid w:val="72D96BC5"/>
    <w:rsid w:val="731E0AC9"/>
    <w:rsid w:val="733383D4"/>
    <w:rsid w:val="7438E813"/>
    <w:rsid w:val="74BBBFB2"/>
    <w:rsid w:val="756AB549"/>
    <w:rsid w:val="765EA2A2"/>
    <w:rsid w:val="7670BEC1"/>
    <w:rsid w:val="76ABDA39"/>
    <w:rsid w:val="77C8B546"/>
    <w:rsid w:val="77D51AA0"/>
    <w:rsid w:val="77FFF8DF"/>
    <w:rsid w:val="7803A363"/>
    <w:rsid w:val="780F17B4"/>
    <w:rsid w:val="7859E5D1"/>
    <w:rsid w:val="78735A05"/>
    <w:rsid w:val="78DE1B13"/>
    <w:rsid w:val="790E6AA9"/>
    <w:rsid w:val="7A543475"/>
    <w:rsid w:val="7BF5F862"/>
    <w:rsid w:val="7BFCD782"/>
    <w:rsid w:val="7D634354"/>
    <w:rsid w:val="7DC448A9"/>
    <w:rsid w:val="7DC948B7"/>
    <w:rsid w:val="7E1933AD"/>
    <w:rsid w:val="7F81BB3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50"/>
    <o:shapelayout v:ext="edit">
      <o:idmap v:ext="edit" data="2"/>
    </o:shapelayout>
  </w:shapeDefaults>
  <w:decimalSymbol w:val="."/>
  <w:listSeparator w:val=","/>
  <w14:docId w14:val="672A125A"/>
  <w15:chartTrackingRefBased/>
  <w15:docId w15:val="{54F53CA5-5AF8-A844-8561-34407B5A220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Times New Roman" w:eastAsia="SimSun" w:hAnsi="Times New Roman" w:cs="Times New Roman"/>
        <w:sz w:val="24"/>
        <w:szCs w:val="24"/>
        <w:lang w:val="en-US" w:eastAsia="en-US" w:bidi="ar-SA"/>
      </w:rPr>
    </w:rPrDefault>
    <w:pPrDefault/>
  </w:docDefaults>
  <w:latentStyles w:defLockedState="0" w:defUIPriority="0" w:defSemiHidden="0" w:defUnhideWhenUsed="0" w:defQFormat="0" w:count="376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qFormat="1"/>
    <w:lsdException w:name="heading 5" w:qFormat="1"/>
    <w:lsdException w:name="heading 6" w:qFormat="1"/>
    <w:lsdException w:name="heading 7" w:qFormat="1"/>
    <w:lsdException w:name="heading 8" w:qFormat="1"/>
    <w:lsdException w:name="heading 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footnote text" w:uiPriority="99"/>
    <w:lsdException w:name="header" w:uiPriority="99"/>
    <w:lsdException w:name="footer" w:uiPriority="99"/>
    <w:lsdException w:name="caption" w:semiHidden="1" w:unhideWhenUsed="1" w:qFormat="1"/>
    <w:lsdException w:name="table of figures" w:uiPriority="99"/>
    <w:lsdException w:name="footnote reference" w:uiPriority="99"/>
    <w:lsdException w:name="table of authorities" w:uiPriority="99"/>
    <w:lsdException w:name="List Bullet" w:uiPriority="99" w:qFormat="1"/>
    <w:lsdException w:name="Title" w:qFormat="1"/>
    <w:lsdException w:name="Subtitle" w:qFormat="1"/>
    <w:lsdException w:name="Hyperlink" w:uiPriority="99"/>
    <w:lsdException w:name="Strong" w:uiPriority="22" w:qFormat="1"/>
    <w:lsdException w:name="Emphasis" w:uiPriority="20" w:qFormat="1"/>
    <w:lsdException w:name="Normal (Web)" w:uiPriority="99"/>
    <w:lsdException w:name="HTML Definition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iPriority="99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iPriority="99" w:unhideWhenUsed="1"/>
    <w:lsdException w:name="Table Grid" w:uiPriority="39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  <w:lsdException w:name="Smart Link" w:semiHidden="1" w:uiPriority="99" w:unhideWhenUsed="1"/>
  </w:latentStyles>
  <w:style w:type="paragraph" w:default="1" w:styleId="Normal">
    <w:name w:val="Normal"/>
    <w:qFormat/>
    <w:rsid w:val="006B7B9F"/>
    <w:rPr>
      <w:rFonts w:eastAsia="Times New Roman"/>
    </w:rPr>
  </w:style>
  <w:style w:type="paragraph" w:styleId="Heading1">
    <w:name w:val="heading 1"/>
    <w:basedOn w:val="Normal"/>
    <w:next w:val="Normal"/>
    <w:link w:val="Heading1Char"/>
    <w:qFormat/>
    <w:rsid w:val="006B7B9F"/>
    <w:pPr>
      <w:keepNext/>
      <w:pageBreakBefore/>
      <w:numPr>
        <w:numId w:val="35"/>
      </w:numPr>
      <w:spacing w:after="320"/>
      <w:outlineLvl w:val="0"/>
    </w:pPr>
    <w:rPr>
      <w:rFonts w:ascii="Arial" w:hAnsi="Arial" w:cs="Arial"/>
      <w:b/>
      <w:bCs/>
      <w:kern w:val="32"/>
      <w:sz w:val="32"/>
      <w:szCs w:val="32"/>
    </w:rPr>
  </w:style>
  <w:style w:type="paragraph" w:styleId="Heading3">
    <w:name w:val="heading 3"/>
    <w:basedOn w:val="Normal"/>
    <w:next w:val="Normal"/>
    <w:link w:val="Heading3Char"/>
    <w:semiHidden/>
    <w:unhideWhenUsed/>
    <w:qFormat/>
    <w:rsid w:val="004E1A30"/>
    <w:pPr>
      <w:keepNext/>
      <w:keepLines/>
      <w:spacing w:before="40"/>
      <w:outlineLvl w:val="2"/>
    </w:pPr>
    <w:rPr>
      <w:rFonts w:asciiTheme="majorHAnsi" w:eastAsiaTheme="majorEastAsia" w:hAnsiTheme="majorHAnsi" w:cstheme="majorBidi"/>
      <w:color w:val="1F3763" w:themeColor="accent1" w:themeShade="7F"/>
    </w:rPr>
  </w:style>
  <w:style w:type="paragraph" w:styleId="Heading4">
    <w:name w:val="heading 4"/>
    <w:basedOn w:val="Normal"/>
    <w:next w:val="Normal"/>
    <w:qFormat/>
    <w:rsid w:val="006B7B9F"/>
    <w:pPr>
      <w:keepNext/>
      <w:spacing w:before="240" w:after="60"/>
      <w:outlineLvl w:val="3"/>
    </w:pPr>
    <w:rPr>
      <w:b/>
      <w:bCs/>
      <w:sz w:val="28"/>
      <w:szCs w:val="28"/>
    </w:rPr>
  </w:style>
  <w:style w:type="paragraph" w:styleId="Heading5">
    <w:name w:val="heading 5"/>
    <w:basedOn w:val="Normal"/>
    <w:next w:val="Normal"/>
    <w:qFormat/>
    <w:rsid w:val="006B7B9F"/>
    <w:pPr>
      <w:spacing w:before="240" w:after="60"/>
      <w:outlineLvl w:val="4"/>
    </w:pPr>
    <w:rPr>
      <w:b/>
      <w:bCs/>
      <w:i/>
      <w:iCs/>
      <w:sz w:val="26"/>
      <w:szCs w:val="26"/>
    </w:rPr>
  </w:style>
  <w:style w:type="paragraph" w:styleId="Heading6">
    <w:name w:val="heading 6"/>
    <w:basedOn w:val="Normal"/>
    <w:next w:val="Normal"/>
    <w:qFormat/>
    <w:rsid w:val="006B7B9F"/>
    <w:pPr>
      <w:spacing w:before="240" w:after="60"/>
      <w:outlineLvl w:val="5"/>
    </w:pPr>
    <w:rPr>
      <w:b/>
      <w:bCs/>
      <w:sz w:val="22"/>
      <w:szCs w:val="22"/>
    </w:rPr>
  </w:style>
  <w:style w:type="paragraph" w:styleId="Heading7">
    <w:name w:val="heading 7"/>
    <w:basedOn w:val="Normal"/>
    <w:next w:val="Normal"/>
    <w:qFormat/>
    <w:rsid w:val="006B7B9F"/>
    <w:pPr>
      <w:numPr>
        <w:ilvl w:val="6"/>
        <w:numId w:val="38"/>
      </w:numPr>
      <w:spacing w:before="240" w:after="60"/>
      <w:outlineLvl w:val="6"/>
    </w:pPr>
  </w:style>
  <w:style w:type="paragraph" w:styleId="Heading8">
    <w:name w:val="heading 8"/>
    <w:basedOn w:val="Normal"/>
    <w:next w:val="Normal"/>
    <w:qFormat/>
    <w:rsid w:val="006B7B9F"/>
    <w:pPr>
      <w:numPr>
        <w:ilvl w:val="7"/>
        <w:numId w:val="38"/>
      </w:numPr>
      <w:spacing w:before="240" w:after="60"/>
      <w:outlineLvl w:val="7"/>
    </w:pPr>
    <w:rPr>
      <w:i/>
      <w:iCs/>
    </w:rPr>
  </w:style>
  <w:style w:type="paragraph" w:styleId="Heading9">
    <w:name w:val="heading 9"/>
    <w:basedOn w:val="Normal"/>
    <w:next w:val="Normal"/>
    <w:qFormat/>
    <w:rsid w:val="006B7B9F"/>
    <w:pPr>
      <w:numPr>
        <w:ilvl w:val="8"/>
        <w:numId w:val="38"/>
      </w:numPr>
      <w:spacing w:before="240" w:after="60"/>
      <w:outlineLvl w:val="8"/>
    </w:pPr>
    <w:rPr>
      <w:rFonts w:ascii="Arial" w:hAnsi="Arial" w:cs="Arial"/>
      <w:sz w:val="22"/>
      <w:szCs w:val="2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3Char">
    <w:name w:val="Heading 3 Char"/>
    <w:basedOn w:val="DefaultParagraphFont"/>
    <w:link w:val="Heading3"/>
    <w:semiHidden/>
    <w:rsid w:val="004E1A30"/>
    <w:rPr>
      <w:rFonts w:asciiTheme="majorHAnsi" w:eastAsiaTheme="majorEastAsia" w:hAnsiTheme="majorHAnsi" w:cstheme="majorBidi"/>
      <w:color w:val="1F3763" w:themeColor="accent1" w:themeShade="7F"/>
    </w:rPr>
  </w:style>
  <w:style w:type="paragraph" w:customStyle="1" w:styleId="BaseHeading">
    <w:name w:val="Base_Heading"/>
    <w:link w:val="BaseHeadingChar"/>
    <w:rsid w:val="006B7B9F"/>
    <w:pPr>
      <w:keepNext/>
      <w:outlineLvl w:val="0"/>
    </w:pPr>
    <w:rPr>
      <w:rFonts w:ascii="Arial" w:eastAsia="Times New Roman" w:hAnsi="Arial"/>
      <w:sz w:val="28"/>
    </w:rPr>
  </w:style>
  <w:style w:type="paragraph" w:customStyle="1" w:styleId="BaseText">
    <w:name w:val="Base_Text"/>
    <w:rsid w:val="006B7B9F"/>
    <w:rPr>
      <w:rFonts w:eastAsia="Times New Roman"/>
    </w:rPr>
  </w:style>
  <w:style w:type="paragraph" w:customStyle="1" w:styleId="3-15CallText">
    <w:name w:val="3-15_Call_Text"/>
    <w:basedOn w:val="BaseText"/>
    <w:rsid w:val="006B7B9F"/>
    <w:pPr>
      <w:spacing w:after="120"/>
    </w:pPr>
  </w:style>
  <w:style w:type="paragraph" w:customStyle="1" w:styleId="2-06CASNumber">
    <w:name w:val="2-06_CAS_Number"/>
    <w:basedOn w:val="BaseText"/>
    <w:rsid w:val="006B7B9F"/>
    <w:pPr>
      <w:spacing w:after="120"/>
    </w:pPr>
    <w:rPr>
      <w:b/>
    </w:rPr>
  </w:style>
  <w:style w:type="paragraph" w:customStyle="1" w:styleId="1-04ReportSubtitle">
    <w:name w:val="1-04_Report_Subtitle"/>
    <w:basedOn w:val="BaseHeading"/>
    <w:rsid w:val="006B7B9F"/>
    <w:pPr>
      <w:spacing w:after="120"/>
      <w:jc w:val="center"/>
    </w:pPr>
    <w:rPr>
      <w:b/>
    </w:rPr>
  </w:style>
  <w:style w:type="paragraph" w:customStyle="1" w:styleId="1-03ReportTitle">
    <w:name w:val="1-03_Report_Title"/>
    <w:basedOn w:val="BaseHeading"/>
    <w:link w:val="1-03ReportTitleChar"/>
    <w:rsid w:val="006B7B9F"/>
    <w:pPr>
      <w:spacing w:after="120"/>
      <w:jc w:val="center"/>
    </w:pPr>
    <w:rPr>
      <w:b/>
      <w:sz w:val="40"/>
    </w:rPr>
  </w:style>
  <w:style w:type="paragraph" w:customStyle="1" w:styleId="Authors">
    <w:name w:val="Authors"/>
    <w:basedOn w:val="BaseText"/>
    <w:rsid w:val="00025853"/>
  </w:style>
  <w:style w:type="paragraph" w:customStyle="1" w:styleId="Affiliations">
    <w:name w:val="Affiliations"/>
    <w:basedOn w:val="BaseText"/>
    <w:rsid w:val="00025853"/>
  </w:style>
  <w:style w:type="paragraph" w:customStyle="1" w:styleId="Correspondence">
    <w:name w:val="Correspondence"/>
    <w:basedOn w:val="BaseText"/>
    <w:rsid w:val="00025853"/>
  </w:style>
  <w:style w:type="paragraph" w:customStyle="1" w:styleId="1-14AuthorFootnote">
    <w:name w:val="1-14_Author_Footnote"/>
    <w:basedOn w:val="BaseText"/>
    <w:rsid w:val="006B7B9F"/>
    <w:rPr>
      <w:sz w:val="20"/>
    </w:rPr>
  </w:style>
  <w:style w:type="paragraph" w:customStyle="1" w:styleId="1-15AbstractHead">
    <w:name w:val="1-15_Abstract_Head"/>
    <w:basedOn w:val="BaseHeading"/>
    <w:rsid w:val="006B7B9F"/>
    <w:pPr>
      <w:pageBreakBefore/>
      <w:spacing w:after="240"/>
      <w:jc w:val="center"/>
    </w:pPr>
    <w:rPr>
      <w:b/>
      <w:sz w:val="32"/>
    </w:rPr>
  </w:style>
  <w:style w:type="paragraph" w:customStyle="1" w:styleId="1-19Abstract">
    <w:name w:val="1-19_Abstract"/>
    <w:basedOn w:val="BaseText"/>
    <w:rsid w:val="006B7B9F"/>
    <w:pPr>
      <w:spacing w:after="120"/>
    </w:pPr>
  </w:style>
  <w:style w:type="paragraph" w:customStyle="1" w:styleId="1-20Keywords">
    <w:name w:val="1-20_Keywords"/>
    <w:basedOn w:val="BaseText"/>
    <w:rsid w:val="006B7B9F"/>
  </w:style>
  <w:style w:type="paragraph" w:customStyle="1" w:styleId="0-02Abbreviations">
    <w:name w:val="0-02_Abbreviations"/>
    <w:basedOn w:val="BaseText"/>
    <w:rsid w:val="006B7B9F"/>
    <w:pPr>
      <w:tabs>
        <w:tab w:val="left" w:pos="1440"/>
      </w:tabs>
      <w:spacing w:after="120"/>
      <w:ind w:left="1728" w:hanging="1728"/>
    </w:pPr>
  </w:style>
  <w:style w:type="paragraph" w:customStyle="1" w:styleId="1-02ReportType">
    <w:name w:val="1-02_Report_Type"/>
    <w:basedOn w:val="BaseText"/>
    <w:rsid w:val="006B7B9F"/>
    <w:pPr>
      <w:spacing w:after="120"/>
      <w:jc w:val="center"/>
    </w:pPr>
  </w:style>
  <w:style w:type="paragraph" w:customStyle="1" w:styleId="2-03ProfileHead1">
    <w:name w:val="2-03_Profile_Head1"/>
    <w:basedOn w:val="BaseHeading"/>
    <w:rsid w:val="006B7B9F"/>
    <w:pPr>
      <w:spacing w:before="240" w:after="120"/>
      <w:outlineLvl w:val="1"/>
    </w:pPr>
    <w:rPr>
      <w:b/>
      <w:sz w:val="24"/>
    </w:rPr>
  </w:style>
  <w:style w:type="paragraph" w:customStyle="1" w:styleId="2-04ProfileHead2">
    <w:name w:val="2-04_Profile_Head2"/>
    <w:basedOn w:val="BaseHeading"/>
    <w:rsid w:val="006B7B9F"/>
    <w:pPr>
      <w:spacing w:before="180" w:after="120"/>
      <w:outlineLvl w:val="2"/>
    </w:pPr>
    <w:rPr>
      <w:b/>
      <w:i/>
      <w:sz w:val="24"/>
    </w:rPr>
  </w:style>
  <w:style w:type="paragraph" w:styleId="TOC1">
    <w:name w:val="toc 1"/>
    <w:next w:val="TOC2"/>
    <w:uiPriority w:val="39"/>
    <w:rsid w:val="006B7B9F"/>
    <w:pPr>
      <w:tabs>
        <w:tab w:val="right" w:leader="dot" w:pos="9360"/>
      </w:tabs>
      <w:spacing w:before="120"/>
      <w:ind w:left="360" w:right="720" w:hanging="360"/>
    </w:pPr>
    <w:rPr>
      <w:rFonts w:eastAsia="MS Mincho"/>
      <w:noProof/>
      <w:lang w:eastAsia="ja-JP"/>
    </w:rPr>
  </w:style>
  <w:style w:type="paragraph" w:styleId="TOC2">
    <w:name w:val="toc 2"/>
    <w:uiPriority w:val="39"/>
    <w:rsid w:val="006B7B9F"/>
    <w:pPr>
      <w:tabs>
        <w:tab w:val="right" w:leader="dot" w:pos="9360"/>
      </w:tabs>
      <w:ind w:left="792" w:right="720" w:hanging="504"/>
    </w:pPr>
    <w:rPr>
      <w:rFonts w:eastAsia="MS Mincho"/>
      <w:noProof/>
      <w:color w:val="000000"/>
      <w:lang w:eastAsia="ja-JP"/>
    </w:rPr>
  </w:style>
  <w:style w:type="paragraph" w:customStyle="1" w:styleId="3-02Head1">
    <w:name w:val="3-02_Head1"/>
    <w:basedOn w:val="BaseHeading"/>
    <w:rsid w:val="006B7B9F"/>
    <w:pPr>
      <w:pageBreakBefore/>
      <w:numPr>
        <w:numId w:val="38"/>
      </w:numPr>
      <w:spacing w:after="320"/>
    </w:pPr>
    <w:rPr>
      <w:b/>
      <w:sz w:val="34"/>
    </w:rPr>
  </w:style>
  <w:style w:type="paragraph" w:customStyle="1" w:styleId="3-03Head2">
    <w:name w:val="3-03_Head2"/>
    <w:basedOn w:val="BaseHeading"/>
    <w:rsid w:val="006B7B9F"/>
    <w:pPr>
      <w:numPr>
        <w:ilvl w:val="1"/>
        <w:numId w:val="38"/>
      </w:numPr>
      <w:spacing w:before="240" w:after="120"/>
      <w:outlineLvl w:val="1"/>
    </w:pPr>
    <w:rPr>
      <w:b/>
      <w:sz w:val="30"/>
    </w:rPr>
  </w:style>
  <w:style w:type="paragraph" w:customStyle="1" w:styleId="3-04Head3">
    <w:name w:val="3-04_Head3"/>
    <w:basedOn w:val="BaseHeading"/>
    <w:rsid w:val="006B7B9F"/>
    <w:pPr>
      <w:numPr>
        <w:ilvl w:val="2"/>
        <w:numId w:val="38"/>
      </w:numPr>
      <w:spacing w:before="240" w:after="120"/>
      <w:outlineLvl w:val="2"/>
    </w:pPr>
    <w:rPr>
      <w:b/>
      <w:sz w:val="26"/>
    </w:rPr>
  </w:style>
  <w:style w:type="paragraph" w:customStyle="1" w:styleId="3-05Head4">
    <w:name w:val="3-05_Head4"/>
    <w:basedOn w:val="BaseHeading"/>
    <w:rsid w:val="006B7B9F"/>
    <w:pPr>
      <w:numPr>
        <w:ilvl w:val="3"/>
        <w:numId w:val="38"/>
      </w:numPr>
      <w:spacing w:before="240" w:after="40"/>
      <w:outlineLvl w:val="3"/>
    </w:pPr>
    <w:rPr>
      <w:b/>
      <w:sz w:val="22"/>
    </w:rPr>
  </w:style>
  <w:style w:type="paragraph" w:customStyle="1" w:styleId="3-06Head5">
    <w:name w:val="3-06_Head5"/>
    <w:basedOn w:val="BaseHeading"/>
    <w:rsid w:val="006B7B9F"/>
    <w:pPr>
      <w:numPr>
        <w:ilvl w:val="4"/>
        <w:numId w:val="38"/>
      </w:numPr>
      <w:tabs>
        <w:tab w:val="left" w:pos="499"/>
      </w:tabs>
      <w:spacing w:before="240" w:after="40"/>
      <w:outlineLvl w:val="4"/>
    </w:pPr>
    <w:rPr>
      <w:sz w:val="22"/>
    </w:rPr>
  </w:style>
  <w:style w:type="paragraph" w:customStyle="1" w:styleId="3-07Head6">
    <w:name w:val="3-07_Head6"/>
    <w:basedOn w:val="BaseHeading"/>
    <w:rsid w:val="006B7B9F"/>
    <w:pPr>
      <w:numPr>
        <w:ilvl w:val="5"/>
        <w:numId w:val="38"/>
      </w:numPr>
      <w:spacing w:before="240" w:after="40"/>
      <w:outlineLvl w:val="5"/>
    </w:pPr>
    <w:rPr>
      <w:i/>
      <w:sz w:val="22"/>
    </w:rPr>
  </w:style>
  <w:style w:type="paragraph" w:customStyle="1" w:styleId="0-03Paragraph">
    <w:name w:val="0-03_Paragraph"/>
    <w:basedOn w:val="BaseText"/>
    <w:rsid w:val="006B7B9F"/>
    <w:pPr>
      <w:spacing w:after="180"/>
    </w:pPr>
  </w:style>
  <w:style w:type="paragraph" w:customStyle="1" w:styleId="0-04ParagraphContinued">
    <w:name w:val="0-04_Paragraph_Continued"/>
    <w:basedOn w:val="BaseText"/>
    <w:rsid w:val="006B7B9F"/>
    <w:pPr>
      <w:spacing w:after="180"/>
    </w:pPr>
  </w:style>
  <w:style w:type="paragraph" w:customStyle="1" w:styleId="3-08BlockQuote">
    <w:name w:val="3-08_Block_Quote"/>
    <w:basedOn w:val="BaseText"/>
    <w:rsid w:val="006B7B9F"/>
    <w:pPr>
      <w:spacing w:after="180"/>
    </w:pPr>
  </w:style>
  <w:style w:type="paragraph" w:customStyle="1" w:styleId="3-09Equation">
    <w:name w:val="3-09_Equation"/>
    <w:basedOn w:val="BaseText"/>
    <w:rsid w:val="006B7B9F"/>
    <w:pPr>
      <w:spacing w:after="180"/>
    </w:pPr>
  </w:style>
  <w:style w:type="paragraph" w:customStyle="1" w:styleId="AuthorBiography">
    <w:name w:val="Author_Biography"/>
    <w:basedOn w:val="BaseText"/>
    <w:rsid w:val="00025853"/>
    <w:pPr>
      <w:spacing w:after="180"/>
    </w:pPr>
  </w:style>
  <w:style w:type="paragraph" w:customStyle="1" w:styleId="2-05ProfileHead3">
    <w:name w:val="2-05_Profile_Head3"/>
    <w:basedOn w:val="BaseHeading"/>
    <w:rsid w:val="006B7B9F"/>
    <w:pPr>
      <w:spacing w:before="180" w:after="120"/>
      <w:outlineLvl w:val="3"/>
    </w:pPr>
    <w:rPr>
      <w:i/>
      <w:sz w:val="24"/>
    </w:rPr>
  </w:style>
  <w:style w:type="paragraph" w:customStyle="1" w:styleId="2-02ProfileSubtitle">
    <w:name w:val="2-02_Profile_Subtitle"/>
    <w:basedOn w:val="BaseHeading"/>
    <w:rsid w:val="006B7B9F"/>
    <w:pPr>
      <w:spacing w:after="120"/>
    </w:pPr>
    <w:rPr>
      <w:b/>
    </w:rPr>
  </w:style>
  <w:style w:type="paragraph" w:customStyle="1" w:styleId="4-16Bibliography">
    <w:name w:val="4-16_Bibliography"/>
    <w:basedOn w:val="4-13References"/>
    <w:rsid w:val="006B7B9F"/>
  </w:style>
  <w:style w:type="paragraph" w:customStyle="1" w:styleId="4-13References">
    <w:name w:val="4-13_References"/>
    <w:basedOn w:val="BaseText"/>
    <w:rsid w:val="006B7B9F"/>
    <w:pPr>
      <w:spacing w:after="180"/>
    </w:pPr>
  </w:style>
  <w:style w:type="paragraph" w:customStyle="1" w:styleId="4-14ReferenceAnnotation">
    <w:name w:val="4-14_Reference_Annotation"/>
    <w:basedOn w:val="BaseText"/>
    <w:rsid w:val="006B7B9F"/>
    <w:rPr>
      <w:sz w:val="20"/>
    </w:rPr>
  </w:style>
  <w:style w:type="paragraph" w:customStyle="1" w:styleId="4-12ReferenceHead">
    <w:name w:val="4-12_Reference_Head"/>
    <w:basedOn w:val="BaseHeading"/>
    <w:rsid w:val="006B7B9F"/>
    <w:pPr>
      <w:spacing w:after="320"/>
    </w:pPr>
    <w:rPr>
      <w:b/>
      <w:sz w:val="32"/>
    </w:rPr>
  </w:style>
  <w:style w:type="paragraph" w:customStyle="1" w:styleId="CompetingInterests">
    <w:name w:val="Competing_Interests"/>
    <w:basedOn w:val="BaseText"/>
    <w:rsid w:val="00025853"/>
  </w:style>
  <w:style w:type="paragraph" w:customStyle="1" w:styleId="CompetingInterestsHead">
    <w:name w:val="Competing_Interests_Head"/>
    <w:basedOn w:val="BaseHeading"/>
    <w:rsid w:val="00025853"/>
  </w:style>
  <w:style w:type="paragraph" w:customStyle="1" w:styleId="4-11Acknowledgement">
    <w:name w:val="4-11_Acknowledgement"/>
    <w:basedOn w:val="BaseText"/>
    <w:rsid w:val="006B7B9F"/>
    <w:pPr>
      <w:spacing w:after="180"/>
    </w:pPr>
  </w:style>
  <w:style w:type="paragraph" w:customStyle="1" w:styleId="1-26LogoGraphic">
    <w:name w:val="1-26_Logo_Graphic"/>
    <w:basedOn w:val="BaseText"/>
    <w:rsid w:val="006B7B9F"/>
    <w:pPr>
      <w:jc w:val="center"/>
    </w:pPr>
  </w:style>
  <w:style w:type="paragraph" w:customStyle="1" w:styleId="4-09AppendixText">
    <w:name w:val="4-09_Appendix_Text"/>
    <w:basedOn w:val="BaseText"/>
    <w:rsid w:val="006B7B9F"/>
    <w:pPr>
      <w:spacing w:after="180"/>
    </w:pPr>
  </w:style>
  <w:style w:type="paragraph" w:customStyle="1" w:styleId="4-04AppendixTitle">
    <w:name w:val="4-04_Appendix_Title"/>
    <w:basedOn w:val="BaseHeading"/>
    <w:rsid w:val="006B7B9F"/>
    <w:pPr>
      <w:numPr>
        <w:numId w:val="30"/>
      </w:numPr>
      <w:spacing w:before="240" w:after="60"/>
    </w:pPr>
    <w:rPr>
      <w:b/>
      <w:sz w:val="32"/>
    </w:rPr>
  </w:style>
  <w:style w:type="paragraph" w:customStyle="1" w:styleId="4-05AppendixHead1">
    <w:name w:val="4-05_Appendix_Head_1"/>
    <w:basedOn w:val="BaseHeading"/>
    <w:rsid w:val="006B7B9F"/>
    <w:pPr>
      <w:numPr>
        <w:ilvl w:val="1"/>
        <w:numId w:val="35"/>
      </w:numPr>
      <w:spacing w:before="240" w:after="280"/>
      <w:outlineLvl w:val="1"/>
    </w:pPr>
    <w:rPr>
      <w:b/>
    </w:rPr>
  </w:style>
  <w:style w:type="paragraph" w:customStyle="1" w:styleId="4-06AppendixHead2">
    <w:name w:val="4-06_Appendix_Head_2"/>
    <w:basedOn w:val="BaseHeading"/>
    <w:rsid w:val="006B7B9F"/>
    <w:pPr>
      <w:numPr>
        <w:ilvl w:val="2"/>
        <w:numId w:val="35"/>
      </w:numPr>
      <w:spacing w:before="240" w:after="120"/>
      <w:outlineLvl w:val="2"/>
    </w:pPr>
    <w:rPr>
      <w:b/>
      <w:sz w:val="24"/>
    </w:rPr>
  </w:style>
  <w:style w:type="paragraph" w:customStyle="1" w:styleId="0-19BoxTitle">
    <w:name w:val="0-19_Box_Title"/>
    <w:basedOn w:val="BaseHeading"/>
    <w:rsid w:val="006B7B9F"/>
    <w:pPr>
      <w:autoSpaceDE w:val="0"/>
      <w:autoSpaceDN w:val="0"/>
      <w:adjustRightInd w:val="0"/>
      <w:spacing w:before="60" w:after="180"/>
    </w:pPr>
    <w:rPr>
      <w:b/>
      <w:sz w:val="24"/>
    </w:rPr>
  </w:style>
  <w:style w:type="paragraph" w:customStyle="1" w:styleId="0-20BoxHead1">
    <w:name w:val="0-20_Box_Head_1"/>
    <w:basedOn w:val="BaseHeading"/>
    <w:rsid w:val="006B7B9F"/>
    <w:pPr>
      <w:autoSpaceDE w:val="0"/>
      <w:autoSpaceDN w:val="0"/>
      <w:adjustRightInd w:val="0"/>
      <w:spacing w:after="120"/>
      <w:outlineLvl w:val="1"/>
    </w:pPr>
    <w:rPr>
      <w:b/>
      <w:sz w:val="20"/>
    </w:rPr>
  </w:style>
  <w:style w:type="paragraph" w:customStyle="1" w:styleId="0-21BoxHead2">
    <w:name w:val="0-21_Box_Head_2"/>
    <w:basedOn w:val="BaseHeading"/>
    <w:rsid w:val="006B7B9F"/>
    <w:pPr>
      <w:spacing w:after="120"/>
      <w:outlineLvl w:val="2"/>
    </w:pPr>
    <w:rPr>
      <w:b/>
      <w:i/>
      <w:sz w:val="20"/>
    </w:rPr>
  </w:style>
  <w:style w:type="paragraph" w:customStyle="1" w:styleId="0-22BoxText">
    <w:name w:val="0-22_Box_Text"/>
    <w:basedOn w:val="BaseText"/>
    <w:rsid w:val="006B7B9F"/>
    <w:pPr>
      <w:autoSpaceDE w:val="0"/>
      <w:autoSpaceDN w:val="0"/>
      <w:adjustRightInd w:val="0"/>
      <w:spacing w:after="120"/>
    </w:pPr>
    <w:rPr>
      <w:sz w:val="20"/>
    </w:rPr>
  </w:style>
  <w:style w:type="paragraph" w:customStyle="1" w:styleId="0-33Footnote">
    <w:name w:val="0-33_Footnote"/>
    <w:basedOn w:val="BaseText"/>
    <w:rsid w:val="006B7B9F"/>
    <w:rPr>
      <w:sz w:val="20"/>
    </w:rPr>
  </w:style>
  <w:style w:type="paragraph" w:customStyle="1" w:styleId="0-25TableTitle">
    <w:name w:val="0-25_Table_Title"/>
    <w:basedOn w:val="BaseText"/>
    <w:rsid w:val="006B7B9F"/>
    <w:pPr>
      <w:keepNext/>
      <w:spacing w:before="280" w:after="60"/>
    </w:pPr>
    <w:rPr>
      <w:b/>
      <w:sz w:val="22"/>
    </w:rPr>
  </w:style>
  <w:style w:type="paragraph" w:customStyle="1" w:styleId="0-28TableHead">
    <w:name w:val="0-28_Table_Head"/>
    <w:basedOn w:val="BaseText"/>
    <w:link w:val="0-28TableHeadChar"/>
    <w:rsid w:val="006B7B9F"/>
    <w:pPr>
      <w:keepNext/>
      <w:jc w:val="center"/>
    </w:pPr>
    <w:rPr>
      <w:b/>
      <w:sz w:val="20"/>
    </w:rPr>
  </w:style>
  <w:style w:type="character" w:customStyle="1" w:styleId="0-28TableHeadChar">
    <w:name w:val="0-28_Table_Head Char"/>
    <w:basedOn w:val="DefaultParagraphFont"/>
    <w:link w:val="0-28TableHead"/>
    <w:rsid w:val="00020575"/>
    <w:rPr>
      <w:rFonts w:eastAsia="Times New Roman"/>
      <w:b/>
      <w:sz w:val="20"/>
    </w:rPr>
  </w:style>
  <w:style w:type="paragraph" w:customStyle="1" w:styleId="0-29TableBody">
    <w:name w:val="0-29_Table_Body"/>
    <w:basedOn w:val="BaseText"/>
    <w:rsid w:val="006B7B9F"/>
    <w:rPr>
      <w:sz w:val="20"/>
    </w:rPr>
  </w:style>
  <w:style w:type="paragraph" w:customStyle="1" w:styleId="0-30TableFootnote">
    <w:name w:val="0-30_Table_Footnote"/>
    <w:basedOn w:val="BaseText"/>
    <w:rsid w:val="006B7B9F"/>
    <w:rPr>
      <w:sz w:val="18"/>
    </w:rPr>
  </w:style>
  <w:style w:type="paragraph" w:customStyle="1" w:styleId="0-32FigCaption">
    <w:name w:val="0-32_Fig_Caption"/>
    <w:basedOn w:val="BaseText"/>
    <w:rsid w:val="006B7B9F"/>
    <w:pPr>
      <w:spacing w:before="60" w:after="280"/>
    </w:pPr>
    <w:rPr>
      <w:b/>
      <w:sz w:val="22"/>
    </w:rPr>
  </w:style>
  <w:style w:type="paragraph" w:customStyle="1" w:styleId="3-12FigCaptionContinued">
    <w:name w:val="3-12_Fig_Caption_Continued"/>
    <w:basedOn w:val="BaseText"/>
    <w:rsid w:val="006B7B9F"/>
    <w:rPr>
      <w:b/>
      <w:sz w:val="22"/>
    </w:rPr>
  </w:style>
  <w:style w:type="paragraph" w:customStyle="1" w:styleId="3-13FigSource">
    <w:name w:val="3-13_Fig_Source"/>
    <w:basedOn w:val="BaseText"/>
    <w:rsid w:val="006B7B9F"/>
    <w:rPr>
      <w:sz w:val="18"/>
    </w:rPr>
  </w:style>
  <w:style w:type="paragraph" w:customStyle="1" w:styleId="0-06BulList1">
    <w:name w:val="0-06_Bul_List_1"/>
    <w:basedOn w:val="BaseText"/>
    <w:rsid w:val="006B7B9F"/>
    <w:pPr>
      <w:numPr>
        <w:numId w:val="16"/>
      </w:numPr>
      <w:spacing w:after="80"/>
      <w:ind w:left="1080"/>
    </w:pPr>
  </w:style>
  <w:style w:type="paragraph" w:customStyle="1" w:styleId="0-09BulList2">
    <w:name w:val="0-09_Bul_List_2"/>
    <w:basedOn w:val="BaseText"/>
    <w:rsid w:val="006B7B9F"/>
    <w:pPr>
      <w:numPr>
        <w:ilvl w:val="1"/>
        <w:numId w:val="18"/>
      </w:numPr>
      <w:spacing w:after="80"/>
    </w:pPr>
  </w:style>
  <w:style w:type="paragraph" w:customStyle="1" w:styleId="0-18UnnumberedList1">
    <w:name w:val="0-18_Unnumbered_List_1"/>
    <w:basedOn w:val="BaseText"/>
    <w:rsid w:val="006B7B9F"/>
    <w:pPr>
      <w:spacing w:after="180"/>
      <w:ind w:left="720" w:hanging="360"/>
    </w:pPr>
  </w:style>
  <w:style w:type="paragraph" w:customStyle="1" w:styleId="0-14List3Continued">
    <w:name w:val="0-14_List_3_Continued"/>
    <w:basedOn w:val="BaseText"/>
    <w:rsid w:val="006B7B9F"/>
    <w:pPr>
      <w:autoSpaceDE w:val="0"/>
      <w:autoSpaceDN w:val="0"/>
      <w:adjustRightInd w:val="0"/>
      <w:spacing w:after="180"/>
      <w:ind w:left="1440"/>
    </w:pPr>
  </w:style>
  <w:style w:type="paragraph" w:customStyle="1" w:styleId="0-08List1Continued">
    <w:name w:val="0-08_List_1_Continued"/>
    <w:basedOn w:val="BaseText"/>
    <w:rsid w:val="006B7B9F"/>
    <w:pPr>
      <w:autoSpaceDE w:val="0"/>
      <w:autoSpaceDN w:val="0"/>
      <w:adjustRightInd w:val="0"/>
      <w:spacing w:after="180"/>
      <w:ind w:left="720"/>
    </w:pPr>
  </w:style>
  <w:style w:type="paragraph" w:customStyle="1" w:styleId="0-11List2Continued">
    <w:name w:val="0-11_List_2_Continued"/>
    <w:basedOn w:val="BaseText"/>
    <w:rsid w:val="006B7B9F"/>
    <w:pPr>
      <w:autoSpaceDE w:val="0"/>
      <w:autoSpaceDN w:val="0"/>
      <w:adjustRightInd w:val="0"/>
      <w:spacing w:after="180"/>
      <w:ind w:left="1080"/>
    </w:pPr>
  </w:style>
  <w:style w:type="character" w:customStyle="1" w:styleId="afbase">
    <w:name w:val="af_base"/>
    <w:rsid w:val="006B7B9F"/>
  </w:style>
  <w:style w:type="character" w:customStyle="1" w:styleId="afaddr-line">
    <w:name w:val="af_addr-line"/>
    <w:rsid w:val="006B7B9F"/>
    <w:rPr>
      <w:bdr w:val="none" w:sz="0" w:space="0" w:color="auto"/>
      <w:shd w:val="clear" w:color="auto" w:fill="FFFF99"/>
    </w:rPr>
  </w:style>
  <w:style w:type="character" w:customStyle="1" w:styleId="afcountry">
    <w:name w:val="af_country"/>
    <w:rsid w:val="006B7B9F"/>
    <w:rPr>
      <w:bdr w:val="none" w:sz="0" w:space="0" w:color="auto"/>
      <w:shd w:val="clear" w:color="auto" w:fill="D7AFFF"/>
    </w:rPr>
  </w:style>
  <w:style w:type="character" w:customStyle="1" w:styleId="affax">
    <w:name w:val="af_fax"/>
    <w:rsid w:val="006B7B9F"/>
    <w:rPr>
      <w:bdr w:val="none" w:sz="0" w:space="0" w:color="auto"/>
      <w:shd w:val="clear" w:color="auto" w:fill="81E7FF"/>
    </w:rPr>
  </w:style>
  <w:style w:type="character" w:customStyle="1" w:styleId="afinstitution">
    <w:name w:val="af_institution"/>
    <w:rsid w:val="006B7B9F"/>
    <w:rPr>
      <w:bdr w:val="none" w:sz="0" w:space="0" w:color="auto"/>
      <w:shd w:val="clear" w:color="auto" w:fill="75FF75"/>
    </w:rPr>
  </w:style>
  <w:style w:type="character" w:customStyle="1" w:styleId="afphone">
    <w:name w:val="af_phone"/>
    <w:rsid w:val="006B7B9F"/>
    <w:rPr>
      <w:bdr w:val="none" w:sz="0" w:space="0" w:color="auto"/>
      <w:shd w:val="clear" w:color="auto" w:fill="FF75FF"/>
    </w:rPr>
  </w:style>
  <w:style w:type="character" w:customStyle="1" w:styleId="aubase">
    <w:name w:val="au_base"/>
    <w:rsid w:val="006B7B9F"/>
  </w:style>
  <w:style w:type="character" w:customStyle="1" w:styleId="aucollab">
    <w:name w:val="au_collab"/>
    <w:rsid w:val="006B7B9F"/>
    <w:rPr>
      <w:bdr w:val="none" w:sz="0" w:space="0" w:color="auto"/>
      <w:shd w:val="clear" w:color="auto" w:fill="C0C0C0"/>
    </w:rPr>
  </w:style>
  <w:style w:type="character" w:customStyle="1" w:styleId="audeg">
    <w:name w:val="au_deg"/>
    <w:rsid w:val="006B7B9F"/>
    <w:rPr>
      <w:bdr w:val="none" w:sz="0" w:space="0" w:color="auto"/>
      <w:shd w:val="clear" w:color="auto" w:fill="FFFF00"/>
    </w:rPr>
  </w:style>
  <w:style w:type="character" w:customStyle="1" w:styleId="aufname">
    <w:name w:val="au_fname"/>
    <w:rsid w:val="006B7B9F"/>
    <w:rPr>
      <w:bdr w:val="none" w:sz="0" w:space="0" w:color="auto"/>
      <w:shd w:val="clear" w:color="auto" w:fill="FFFFCC"/>
    </w:rPr>
  </w:style>
  <w:style w:type="character" w:customStyle="1" w:styleId="auprefix">
    <w:name w:val="au_prefix"/>
    <w:rsid w:val="006B7B9F"/>
    <w:rPr>
      <w:bdr w:val="none" w:sz="0" w:space="0" w:color="auto"/>
      <w:shd w:val="clear" w:color="auto" w:fill="FFCC99"/>
    </w:rPr>
  </w:style>
  <w:style w:type="character" w:customStyle="1" w:styleId="aurole">
    <w:name w:val="au_role"/>
    <w:rsid w:val="006B7B9F"/>
    <w:rPr>
      <w:bdr w:val="none" w:sz="0" w:space="0" w:color="auto"/>
      <w:shd w:val="clear" w:color="auto" w:fill="808000"/>
    </w:rPr>
  </w:style>
  <w:style w:type="character" w:customStyle="1" w:styleId="ausuffix">
    <w:name w:val="au_suffix"/>
    <w:rsid w:val="006B7B9F"/>
    <w:rPr>
      <w:bdr w:val="none" w:sz="0" w:space="0" w:color="auto"/>
      <w:shd w:val="clear" w:color="auto" w:fill="FF00FF"/>
    </w:rPr>
  </w:style>
  <w:style w:type="character" w:customStyle="1" w:styleId="ausurname">
    <w:name w:val="au_surname"/>
    <w:rsid w:val="006B7B9F"/>
    <w:rPr>
      <w:bdr w:val="none" w:sz="0" w:space="0" w:color="auto"/>
      <w:shd w:val="clear" w:color="auto" w:fill="CCFF99"/>
    </w:rPr>
  </w:style>
  <w:style w:type="character" w:customStyle="1" w:styleId="bibbase">
    <w:name w:val="bib_base"/>
    <w:rsid w:val="006B7B9F"/>
  </w:style>
  <w:style w:type="character" w:customStyle="1" w:styleId="bibarticle">
    <w:name w:val="bib_article"/>
    <w:rsid w:val="006B7B9F"/>
    <w:rPr>
      <w:bdr w:val="none" w:sz="0" w:space="0" w:color="auto"/>
      <w:shd w:val="clear" w:color="auto" w:fill="CCFFFF"/>
    </w:rPr>
  </w:style>
  <w:style w:type="character" w:customStyle="1" w:styleId="bibcomment">
    <w:name w:val="bib_comment"/>
    <w:rsid w:val="006B7B9F"/>
    <w:rPr>
      <w:bdr w:val="none" w:sz="0" w:space="0" w:color="auto"/>
      <w:shd w:val="clear" w:color="auto" w:fill="E0E0E0"/>
    </w:rPr>
  </w:style>
  <w:style w:type="character" w:customStyle="1" w:styleId="bibdeg">
    <w:name w:val="bib_deg"/>
    <w:rsid w:val="006B7B9F"/>
  </w:style>
  <w:style w:type="character" w:customStyle="1" w:styleId="bibdoi">
    <w:name w:val="bib_doi"/>
    <w:rsid w:val="006B7B9F"/>
    <w:rPr>
      <w:bdr w:val="none" w:sz="0" w:space="0" w:color="auto"/>
      <w:shd w:val="clear" w:color="auto" w:fill="CCFFCC"/>
    </w:rPr>
  </w:style>
  <w:style w:type="character" w:customStyle="1" w:styleId="bibetal">
    <w:name w:val="bib_etal"/>
    <w:rsid w:val="006B7B9F"/>
    <w:rPr>
      <w:bdr w:val="none" w:sz="0" w:space="0" w:color="auto"/>
      <w:shd w:val="clear" w:color="auto" w:fill="CCFF99"/>
    </w:rPr>
  </w:style>
  <w:style w:type="character" w:customStyle="1" w:styleId="bibextlink">
    <w:name w:val="bib_extlink"/>
    <w:rsid w:val="006B7B9F"/>
    <w:rPr>
      <w:bdr w:val="none" w:sz="0" w:space="0" w:color="auto"/>
      <w:shd w:val="clear" w:color="auto" w:fill="6CCE9D"/>
    </w:rPr>
  </w:style>
  <w:style w:type="character" w:customStyle="1" w:styleId="bibfname">
    <w:name w:val="bib_fname"/>
    <w:rsid w:val="006B7B9F"/>
    <w:rPr>
      <w:bdr w:val="none" w:sz="0" w:space="0" w:color="auto"/>
      <w:shd w:val="clear" w:color="auto" w:fill="FFFFCC"/>
    </w:rPr>
  </w:style>
  <w:style w:type="character" w:customStyle="1" w:styleId="bibfpage">
    <w:name w:val="bib_fpage"/>
    <w:rsid w:val="006B7B9F"/>
    <w:rPr>
      <w:bdr w:val="none" w:sz="0" w:space="0" w:color="auto"/>
      <w:shd w:val="clear" w:color="auto" w:fill="E6E6E6"/>
    </w:rPr>
  </w:style>
  <w:style w:type="character" w:customStyle="1" w:styleId="bibissue">
    <w:name w:val="bib_issue"/>
    <w:rsid w:val="006B7B9F"/>
    <w:rPr>
      <w:bdr w:val="none" w:sz="0" w:space="0" w:color="auto"/>
      <w:shd w:val="clear" w:color="auto" w:fill="FFFFAB"/>
    </w:rPr>
  </w:style>
  <w:style w:type="character" w:customStyle="1" w:styleId="bibjournal">
    <w:name w:val="bib_journal"/>
    <w:rsid w:val="006B7B9F"/>
    <w:rPr>
      <w:bdr w:val="none" w:sz="0" w:space="0" w:color="auto"/>
      <w:shd w:val="clear" w:color="auto" w:fill="F9DECF"/>
    </w:rPr>
  </w:style>
  <w:style w:type="character" w:customStyle="1" w:styleId="biblpage">
    <w:name w:val="bib_lpage"/>
    <w:rsid w:val="006B7B9F"/>
    <w:rPr>
      <w:bdr w:val="none" w:sz="0" w:space="0" w:color="auto"/>
      <w:shd w:val="clear" w:color="auto" w:fill="D9D9D9"/>
    </w:rPr>
  </w:style>
  <w:style w:type="character" w:customStyle="1" w:styleId="bibmedline">
    <w:name w:val="bib_medline"/>
    <w:rsid w:val="006B7B9F"/>
  </w:style>
  <w:style w:type="character" w:customStyle="1" w:styleId="bibnumber">
    <w:name w:val="bib_number"/>
    <w:rsid w:val="006B7B9F"/>
    <w:rPr>
      <w:bdr w:val="none" w:sz="0" w:space="0" w:color="auto"/>
      <w:shd w:val="clear" w:color="auto" w:fill="CCCCFF"/>
    </w:rPr>
  </w:style>
  <w:style w:type="character" w:customStyle="1" w:styleId="biborganization">
    <w:name w:val="bib_organization"/>
    <w:rsid w:val="006B7B9F"/>
    <w:rPr>
      <w:bdr w:val="none" w:sz="0" w:space="0" w:color="auto"/>
      <w:shd w:val="clear" w:color="auto" w:fill="CCFF99"/>
    </w:rPr>
  </w:style>
  <w:style w:type="character" w:customStyle="1" w:styleId="bibsubnum">
    <w:name w:val="bib_subnum"/>
    <w:basedOn w:val="bibbase"/>
    <w:rsid w:val="006B7B9F"/>
  </w:style>
  <w:style w:type="character" w:customStyle="1" w:styleId="bibsuffix">
    <w:name w:val="bib_suffix"/>
    <w:rsid w:val="006B7B9F"/>
  </w:style>
  <w:style w:type="character" w:customStyle="1" w:styleId="bibsuppl">
    <w:name w:val="bib_suppl"/>
    <w:rsid w:val="006B7B9F"/>
    <w:rPr>
      <w:bdr w:val="none" w:sz="0" w:space="0" w:color="auto"/>
      <w:shd w:val="clear" w:color="auto" w:fill="FFCC66"/>
    </w:rPr>
  </w:style>
  <w:style w:type="character" w:customStyle="1" w:styleId="bibsurname">
    <w:name w:val="bib_surname"/>
    <w:rsid w:val="006B7B9F"/>
    <w:rPr>
      <w:bdr w:val="none" w:sz="0" w:space="0" w:color="auto"/>
      <w:shd w:val="clear" w:color="auto" w:fill="CCFF99"/>
    </w:rPr>
  </w:style>
  <w:style w:type="character" w:customStyle="1" w:styleId="bibsurname-only">
    <w:name w:val="bib_surname-only"/>
    <w:rsid w:val="006B7B9F"/>
    <w:rPr>
      <w:rFonts w:ascii="Times New Roman" w:hAnsi="Times New Roman"/>
      <w:sz w:val="24"/>
      <w:szCs w:val="24"/>
      <w:bdr w:val="none" w:sz="0" w:space="0" w:color="auto"/>
      <w:shd w:val="clear" w:color="auto" w:fill="00FF00"/>
    </w:rPr>
  </w:style>
  <w:style w:type="character" w:customStyle="1" w:styleId="bibunpubl">
    <w:name w:val="bib_unpubl"/>
    <w:rsid w:val="006B7B9F"/>
  </w:style>
  <w:style w:type="character" w:customStyle="1" w:styleId="biburl">
    <w:name w:val="bib_url"/>
    <w:rsid w:val="006B7B9F"/>
    <w:rPr>
      <w:bdr w:val="none" w:sz="0" w:space="0" w:color="auto"/>
      <w:shd w:val="clear" w:color="auto" w:fill="CCFF66"/>
    </w:rPr>
  </w:style>
  <w:style w:type="character" w:customStyle="1" w:styleId="bibvolume">
    <w:name w:val="bib_volume"/>
    <w:rsid w:val="006B7B9F"/>
    <w:rPr>
      <w:bdr w:val="none" w:sz="0" w:space="0" w:color="auto"/>
      <w:shd w:val="clear" w:color="auto" w:fill="CCECFF"/>
    </w:rPr>
  </w:style>
  <w:style w:type="character" w:customStyle="1" w:styleId="bibyear">
    <w:name w:val="bib_year"/>
    <w:rsid w:val="006B7B9F"/>
    <w:rPr>
      <w:bdr w:val="none" w:sz="0" w:space="0" w:color="auto"/>
      <w:shd w:val="clear" w:color="auto" w:fill="FFCCFF"/>
    </w:rPr>
  </w:style>
  <w:style w:type="character" w:customStyle="1" w:styleId="citebase">
    <w:name w:val="cite_base"/>
    <w:rsid w:val="006B7B9F"/>
  </w:style>
  <w:style w:type="character" w:customStyle="1" w:styleId="citeapp">
    <w:name w:val="cite_app"/>
    <w:rsid w:val="006B7B9F"/>
    <w:rPr>
      <w:bdr w:val="none" w:sz="0" w:space="0" w:color="auto"/>
      <w:shd w:val="clear" w:color="auto" w:fill="CCFF33"/>
    </w:rPr>
  </w:style>
  <w:style w:type="character" w:customStyle="1" w:styleId="citebib">
    <w:name w:val="cite_bib"/>
    <w:rsid w:val="006B7B9F"/>
    <w:rPr>
      <w:bdr w:val="none" w:sz="0" w:space="0" w:color="auto"/>
      <w:shd w:val="clear" w:color="auto" w:fill="CCFFFF"/>
    </w:rPr>
  </w:style>
  <w:style w:type="character" w:customStyle="1" w:styleId="citebox">
    <w:name w:val="cite_box"/>
    <w:rsid w:val="006B7B9F"/>
    <w:rPr>
      <w:bdr w:val="none" w:sz="0" w:space="0" w:color="auto"/>
      <w:shd w:val="clear" w:color="auto" w:fill="9999FF"/>
    </w:rPr>
  </w:style>
  <w:style w:type="character" w:customStyle="1" w:styleId="citeen">
    <w:name w:val="cite_en"/>
    <w:rsid w:val="006B7B9F"/>
    <w:rPr>
      <w:bdr w:val="none" w:sz="0" w:space="0" w:color="auto"/>
      <w:shd w:val="clear" w:color="auto" w:fill="FFFF99"/>
      <w:vertAlign w:val="superscript"/>
    </w:rPr>
  </w:style>
  <w:style w:type="character" w:customStyle="1" w:styleId="citeeq">
    <w:name w:val="cite_eq"/>
    <w:rsid w:val="006B7B9F"/>
    <w:rPr>
      <w:bdr w:val="none" w:sz="0" w:space="0" w:color="auto"/>
      <w:shd w:val="clear" w:color="auto" w:fill="FFAE37"/>
    </w:rPr>
  </w:style>
  <w:style w:type="character" w:customStyle="1" w:styleId="citefig">
    <w:name w:val="cite_fig"/>
    <w:rsid w:val="006B7B9F"/>
    <w:rPr>
      <w:color w:val="auto"/>
      <w:bdr w:val="none" w:sz="0" w:space="0" w:color="auto"/>
      <w:shd w:val="clear" w:color="auto" w:fill="CCFFCC"/>
    </w:rPr>
  </w:style>
  <w:style w:type="character" w:customStyle="1" w:styleId="citefn">
    <w:name w:val="cite_fn"/>
    <w:rsid w:val="006B7B9F"/>
    <w:rPr>
      <w:color w:val="auto"/>
      <w:bdr w:val="none" w:sz="0" w:space="0" w:color="auto"/>
      <w:shd w:val="clear" w:color="auto" w:fill="FF99CC"/>
      <w:vertAlign w:val="baseline"/>
    </w:rPr>
  </w:style>
  <w:style w:type="character" w:customStyle="1" w:styleId="citesec">
    <w:name w:val="cite_sec"/>
    <w:rsid w:val="006B7B9F"/>
    <w:rPr>
      <w:bdr w:val="none" w:sz="0" w:space="0" w:color="auto"/>
      <w:shd w:val="clear" w:color="auto" w:fill="FFCCCC"/>
    </w:rPr>
  </w:style>
  <w:style w:type="character" w:customStyle="1" w:styleId="citetbl">
    <w:name w:val="cite_tbl"/>
    <w:rsid w:val="006B7B9F"/>
    <w:rPr>
      <w:color w:val="auto"/>
      <w:bdr w:val="none" w:sz="0" w:space="0" w:color="auto"/>
      <w:shd w:val="clear" w:color="auto" w:fill="FF9999"/>
    </w:rPr>
  </w:style>
  <w:style w:type="character" w:customStyle="1" w:styleId="citetfn">
    <w:name w:val="cite_tfn"/>
    <w:rsid w:val="006B7B9F"/>
    <w:rPr>
      <w:bdr w:val="none" w:sz="0" w:space="0" w:color="auto"/>
      <w:shd w:val="clear" w:color="auto" w:fill="FBBA79"/>
    </w:rPr>
  </w:style>
  <w:style w:type="character" w:customStyle="1" w:styleId="citefignomove">
    <w:name w:val="cite_fig_nomove"/>
    <w:rsid w:val="006B7B9F"/>
    <w:rPr>
      <w:rFonts w:ascii="Times New Roman" w:hAnsi="Times New Roman"/>
      <w:sz w:val="19"/>
      <w:bdr w:val="none" w:sz="0" w:space="0" w:color="auto"/>
      <w:shd w:val="clear" w:color="auto" w:fill="99CC00"/>
    </w:rPr>
  </w:style>
  <w:style w:type="character" w:customStyle="1" w:styleId="citetblnomove">
    <w:name w:val="cite_tbl_nomove"/>
    <w:rsid w:val="006B7B9F"/>
    <w:rPr>
      <w:rFonts w:ascii="Times New Roman" w:hAnsi="Times New Roman"/>
      <w:sz w:val="19"/>
      <w:bdr w:val="none" w:sz="0" w:space="0" w:color="auto"/>
      <w:shd w:val="clear" w:color="auto" w:fill="9966FF"/>
    </w:rPr>
  </w:style>
  <w:style w:type="character" w:customStyle="1" w:styleId="ContractNumber">
    <w:name w:val="Contract Number"/>
    <w:rsid w:val="00025853"/>
    <w:rPr>
      <w:sz w:val="24"/>
      <w:szCs w:val="24"/>
      <w:bdr w:val="none" w:sz="0" w:space="0" w:color="auto"/>
      <w:shd w:val="clear" w:color="auto" w:fill="CCFFCC"/>
    </w:rPr>
  </w:style>
  <w:style w:type="character" w:customStyle="1" w:styleId="ContractSponsor">
    <w:name w:val="Contract Sponsor"/>
    <w:rsid w:val="00025853"/>
    <w:rPr>
      <w:sz w:val="24"/>
      <w:szCs w:val="24"/>
      <w:bdr w:val="none" w:sz="0" w:space="0" w:color="auto"/>
      <w:shd w:val="clear" w:color="auto" w:fill="FFCC99"/>
    </w:rPr>
  </w:style>
  <w:style w:type="paragraph" w:customStyle="1" w:styleId="0-17List4Continued">
    <w:name w:val="0-17_List_4_Continued"/>
    <w:basedOn w:val="BaseText"/>
    <w:rsid w:val="006B7B9F"/>
    <w:pPr>
      <w:autoSpaceDE w:val="0"/>
      <w:autoSpaceDN w:val="0"/>
      <w:adjustRightInd w:val="0"/>
      <w:spacing w:after="180"/>
      <w:ind w:left="1800"/>
    </w:pPr>
  </w:style>
  <w:style w:type="paragraph" w:customStyle="1" w:styleId="0-12BulList3">
    <w:name w:val="0-12_Bul_List_3"/>
    <w:basedOn w:val="BaseText"/>
    <w:rsid w:val="006B7B9F"/>
    <w:pPr>
      <w:numPr>
        <w:ilvl w:val="2"/>
        <w:numId w:val="20"/>
      </w:numPr>
      <w:spacing w:after="80"/>
    </w:pPr>
  </w:style>
  <w:style w:type="paragraph" w:customStyle="1" w:styleId="0-15BulList4">
    <w:name w:val="0-15_Bul_List_4"/>
    <w:basedOn w:val="BaseText"/>
    <w:rsid w:val="006B7B9F"/>
    <w:pPr>
      <w:numPr>
        <w:ilvl w:val="3"/>
        <w:numId w:val="22"/>
      </w:numPr>
      <w:spacing w:after="80"/>
    </w:pPr>
  </w:style>
  <w:style w:type="paragraph" w:customStyle="1" w:styleId="3-10Preformat">
    <w:name w:val="3-10_Preformat"/>
    <w:basedOn w:val="BaseText"/>
    <w:rsid w:val="006B7B9F"/>
    <w:pPr>
      <w:spacing w:after="180"/>
    </w:pPr>
    <w:rPr>
      <w:rFonts w:ascii="Consolas" w:hAnsi="Consolas"/>
    </w:rPr>
  </w:style>
  <w:style w:type="paragraph" w:customStyle="1" w:styleId="0-05ListTitle">
    <w:name w:val="0-05_List_Title"/>
    <w:basedOn w:val="BaseText"/>
    <w:rsid w:val="006B7B9F"/>
    <w:pPr>
      <w:spacing w:after="180"/>
    </w:pPr>
    <w:rPr>
      <w:b/>
    </w:rPr>
  </w:style>
  <w:style w:type="paragraph" w:customStyle="1" w:styleId="BoxTextNoTitle">
    <w:name w:val="Box_Text_No_Title"/>
    <w:basedOn w:val="BaseText"/>
    <w:rsid w:val="00025853"/>
    <w:pPr>
      <w:shd w:val="clear" w:color="auto" w:fill="E6E6E6"/>
      <w:ind w:left="360" w:right="360"/>
    </w:pPr>
  </w:style>
  <w:style w:type="paragraph" w:customStyle="1" w:styleId="0-23BoxList1">
    <w:name w:val="0-23_Box_List1"/>
    <w:basedOn w:val="0-22BoxText"/>
    <w:rsid w:val="006B7B9F"/>
    <w:pPr>
      <w:ind w:left="720" w:hanging="360"/>
    </w:pPr>
    <w:rPr>
      <w:rFonts w:eastAsia="MS Mincho"/>
    </w:rPr>
  </w:style>
  <w:style w:type="paragraph" w:customStyle="1" w:styleId="0-24BoxList2">
    <w:name w:val="0-24_Box_List2"/>
    <w:basedOn w:val="0-23BoxList1"/>
    <w:rsid w:val="006B7B9F"/>
    <w:pPr>
      <w:ind w:left="1080"/>
    </w:pPr>
  </w:style>
  <w:style w:type="paragraph" w:customStyle="1" w:styleId="3-11FigAltText">
    <w:name w:val="3-11_Fig_Alt_Text"/>
    <w:basedOn w:val="BaseText"/>
    <w:rsid w:val="006B7B9F"/>
    <w:pPr>
      <w:spacing w:after="120"/>
    </w:pPr>
    <w:rPr>
      <w:rFonts w:eastAsia="SimSun"/>
      <w:sz w:val="22"/>
      <w:lang w:eastAsia="zh-CN"/>
    </w:rPr>
  </w:style>
  <w:style w:type="paragraph" w:customStyle="1" w:styleId="0-27TableAltText">
    <w:name w:val="0-27_Table_Alt_Text"/>
    <w:basedOn w:val="BaseText"/>
    <w:rsid w:val="006B7B9F"/>
    <w:pPr>
      <w:spacing w:after="120"/>
    </w:pPr>
    <w:rPr>
      <w:rFonts w:eastAsia="SimSun"/>
      <w:sz w:val="22"/>
      <w:lang w:eastAsia="zh-CN"/>
    </w:rPr>
  </w:style>
  <w:style w:type="paragraph" w:customStyle="1" w:styleId="2-01ProfileTitle">
    <w:name w:val="2-01_Profile_Title"/>
    <w:basedOn w:val="BaseHeading"/>
    <w:rsid w:val="006B7B9F"/>
    <w:pPr>
      <w:spacing w:after="320"/>
      <w:jc w:val="center"/>
    </w:pPr>
    <w:rPr>
      <w:b/>
      <w:sz w:val="40"/>
    </w:rPr>
  </w:style>
  <w:style w:type="paragraph" w:customStyle="1" w:styleId="1-05PublicationDate">
    <w:name w:val="1-05_Publication_Date"/>
    <w:basedOn w:val="BaseText"/>
    <w:rsid w:val="006B7B9F"/>
    <w:pPr>
      <w:spacing w:before="360"/>
      <w:jc w:val="center"/>
    </w:pPr>
  </w:style>
  <w:style w:type="paragraph" w:customStyle="1" w:styleId="1-09PublicationDepartment">
    <w:name w:val="1-09_Publication_Department"/>
    <w:basedOn w:val="BaseText"/>
    <w:qFormat/>
    <w:rsid w:val="006B7B9F"/>
    <w:pPr>
      <w:jc w:val="center"/>
    </w:pPr>
  </w:style>
  <w:style w:type="paragraph" w:customStyle="1" w:styleId="1-07PublicationDivision">
    <w:name w:val="1-07_Publication_Division"/>
    <w:basedOn w:val="BaseText"/>
    <w:rsid w:val="006B7B9F"/>
    <w:pPr>
      <w:jc w:val="center"/>
    </w:pPr>
  </w:style>
  <w:style w:type="paragraph" w:customStyle="1" w:styleId="1-08PublicationInstitute">
    <w:name w:val="1-08_Publication_Institute"/>
    <w:basedOn w:val="BaseText"/>
    <w:rsid w:val="006B7B9F"/>
    <w:pPr>
      <w:jc w:val="center"/>
    </w:pPr>
  </w:style>
  <w:style w:type="paragraph" w:customStyle="1" w:styleId="1-06PublicationOffice">
    <w:name w:val="1-06_Publication_Office"/>
    <w:basedOn w:val="BaseText"/>
    <w:rsid w:val="006B7B9F"/>
    <w:pPr>
      <w:spacing w:before="2000"/>
      <w:jc w:val="center"/>
    </w:pPr>
  </w:style>
  <w:style w:type="paragraph" w:customStyle="1" w:styleId="1-01PublisherName">
    <w:name w:val="1-01_Publisher_Name"/>
    <w:basedOn w:val="BaseText"/>
    <w:rsid w:val="006B7B9F"/>
    <w:pPr>
      <w:spacing w:before="2000"/>
      <w:jc w:val="center"/>
    </w:pPr>
  </w:style>
  <w:style w:type="paragraph" w:customStyle="1" w:styleId="1-13ContribAffiliation">
    <w:name w:val="1-13_Contrib_Affiliation"/>
    <w:basedOn w:val="BaseText"/>
    <w:rsid w:val="006B7B9F"/>
    <w:pPr>
      <w:spacing w:before="240"/>
    </w:pPr>
    <w:rPr>
      <w:b/>
    </w:rPr>
  </w:style>
  <w:style w:type="paragraph" w:customStyle="1" w:styleId="1-10ContribHead">
    <w:name w:val="1-10_Contrib_Head"/>
    <w:basedOn w:val="BaseText"/>
    <w:rsid w:val="006B7B9F"/>
    <w:pPr>
      <w:spacing w:before="240" w:after="240"/>
      <w:jc w:val="center"/>
    </w:pPr>
    <w:rPr>
      <w:b/>
      <w:sz w:val="28"/>
    </w:rPr>
  </w:style>
  <w:style w:type="paragraph" w:customStyle="1" w:styleId="4-03GlossaryEntry">
    <w:name w:val="4-03_Glossary_Entry"/>
    <w:basedOn w:val="BaseText"/>
    <w:rsid w:val="006B7B9F"/>
    <w:pPr>
      <w:spacing w:after="180"/>
    </w:pPr>
    <w:rPr>
      <w:rFonts w:eastAsia="SimSun"/>
      <w:lang w:eastAsia="zh-CN"/>
    </w:rPr>
  </w:style>
  <w:style w:type="paragraph" w:customStyle="1" w:styleId="4-01GlossaryHead">
    <w:name w:val="4-01_Glossary_Head"/>
    <w:basedOn w:val="BaseHeading"/>
    <w:rsid w:val="00E47A50"/>
    <w:pPr>
      <w:spacing w:after="240"/>
      <w:jc w:val="center"/>
    </w:pPr>
    <w:rPr>
      <w:rFonts w:eastAsia="SimSun"/>
      <w:b/>
      <w:lang w:eastAsia="zh-CN"/>
    </w:rPr>
  </w:style>
  <w:style w:type="paragraph" w:customStyle="1" w:styleId="4-02GlossarySection">
    <w:name w:val="4-02_Glossary_Section"/>
    <w:basedOn w:val="BaseText"/>
    <w:rsid w:val="006B7B9F"/>
    <w:pPr>
      <w:spacing w:after="180"/>
    </w:pPr>
    <w:rPr>
      <w:rFonts w:eastAsia="SimSun"/>
      <w:b/>
      <w:lang w:eastAsia="zh-CN"/>
    </w:rPr>
  </w:style>
  <w:style w:type="character" w:customStyle="1" w:styleId="afcity">
    <w:name w:val="af_city"/>
    <w:rsid w:val="006B7B9F"/>
    <w:rPr>
      <w:bdr w:val="none" w:sz="0" w:space="0" w:color="auto"/>
      <w:shd w:val="clear" w:color="auto" w:fill="81E7FF"/>
    </w:rPr>
  </w:style>
  <w:style w:type="character" w:customStyle="1" w:styleId="afpostcode">
    <w:name w:val="af_postcode"/>
    <w:rsid w:val="006B7B9F"/>
    <w:rPr>
      <w:bdr w:val="none" w:sz="0" w:space="0" w:color="auto"/>
      <w:shd w:val="clear" w:color="auto" w:fill="FF75FF"/>
    </w:rPr>
  </w:style>
  <w:style w:type="character" w:customStyle="1" w:styleId="afstate">
    <w:name w:val="af_state"/>
    <w:rsid w:val="006B7B9F"/>
    <w:rPr>
      <w:bdr w:val="none" w:sz="0" w:space="0" w:color="auto"/>
      <w:shd w:val="clear" w:color="auto" w:fill="75FF75"/>
    </w:rPr>
  </w:style>
  <w:style w:type="character" w:customStyle="1" w:styleId="aumember">
    <w:name w:val="au_member"/>
    <w:rsid w:val="006B7B9F"/>
    <w:rPr>
      <w:bdr w:val="none" w:sz="0" w:space="0" w:color="auto"/>
      <w:shd w:val="clear" w:color="auto" w:fill="FF99CC"/>
    </w:rPr>
  </w:style>
  <w:style w:type="character" w:customStyle="1" w:styleId="bibaccess-date">
    <w:name w:val="bib_access-date"/>
    <w:rsid w:val="006B7B9F"/>
    <w:rPr>
      <w:bdr w:val="none" w:sz="0" w:space="0" w:color="auto"/>
      <w:shd w:val="clear" w:color="auto" w:fill="C099F9"/>
    </w:rPr>
  </w:style>
  <w:style w:type="character" w:customStyle="1" w:styleId="bibalt-year">
    <w:name w:val="bib_alt-year"/>
    <w:rsid w:val="006B7B9F"/>
    <w:rPr>
      <w:szCs w:val="24"/>
      <w:bdr w:val="none" w:sz="0" w:space="0" w:color="auto"/>
      <w:shd w:val="clear" w:color="auto" w:fill="CC99FF"/>
    </w:rPr>
  </w:style>
  <w:style w:type="character" w:customStyle="1" w:styleId="bibbook">
    <w:name w:val="bib_book"/>
    <w:rsid w:val="006B7B9F"/>
    <w:rPr>
      <w:bdr w:val="none" w:sz="0" w:space="0" w:color="auto"/>
      <w:shd w:val="clear" w:color="auto" w:fill="99CCFF"/>
    </w:rPr>
  </w:style>
  <w:style w:type="character" w:customStyle="1" w:styleId="bibchapterno">
    <w:name w:val="bib_chapterno"/>
    <w:rsid w:val="006B7B9F"/>
    <w:rPr>
      <w:bdr w:val="none" w:sz="0" w:space="0" w:color="auto"/>
      <w:shd w:val="clear" w:color="auto" w:fill="D9D9D9"/>
    </w:rPr>
  </w:style>
  <w:style w:type="character" w:customStyle="1" w:styleId="bibchaptertitle">
    <w:name w:val="bib_chaptertitle"/>
    <w:rsid w:val="006B7B9F"/>
    <w:rPr>
      <w:bdr w:val="none" w:sz="0" w:space="0" w:color="auto"/>
      <w:shd w:val="clear" w:color="auto" w:fill="FF9D5B"/>
    </w:rPr>
  </w:style>
  <w:style w:type="character" w:customStyle="1" w:styleId="bibconfacronym">
    <w:name w:val="bib_confacronym"/>
    <w:rsid w:val="006B7B9F"/>
    <w:rPr>
      <w:bdr w:val="none" w:sz="0" w:space="0" w:color="auto"/>
      <w:shd w:val="clear" w:color="auto" w:fill="FD77F3"/>
    </w:rPr>
  </w:style>
  <w:style w:type="character" w:customStyle="1" w:styleId="bibconfdate">
    <w:name w:val="bib_confdate"/>
    <w:rsid w:val="006B7B9F"/>
    <w:rPr>
      <w:bdr w:val="none" w:sz="0" w:space="0" w:color="auto"/>
      <w:shd w:val="clear" w:color="auto" w:fill="3CE0C1"/>
    </w:rPr>
  </w:style>
  <w:style w:type="character" w:customStyle="1" w:styleId="bibconference">
    <w:name w:val="bib_conference"/>
    <w:rsid w:val="006B7B9F"/>
    <w:rPr>
      <w:bdr w:val="none" w:sz="0" w:space="0" w:color="auto"/>
      <w:shd w:val="clear" w:color="auto" w:fill="9CB3FE"/>
    </w:rPr>
  </w:style>
  <w:style w:type="character" w:customStyle="1" w:styleId="bibconflocation">
    <w:name w:val="bib_conflocation"/>
    <w:rsid w:val="006B7B9F"/>
    <w:rPr>
      <w:bdr w:val="none" w:sz="0" w:space="0" w:color="auto"/>
      <w:shd w:val="clear" w:color="auto" w:fill="EC493C"/>
    </w:rPr>
  </w:style>
  <w:style w:type="character" w:customStyle="1" w:styleId="bibconfpaper">
    <w:name w:val="bib_confpaper"/>
    <w:rsid w:val="006B7B9F"/>
    <w:rPr>
      <w:bdr w:val="none" w:sz="0" w:space="0" w:color="auto"/>
      <w:shd w:val="clear" w:color="auto" w:fill="61FF65"/>
    </w:rPr>
  </w:style>
  <w:style w:type="character" w:customStyle="1" w:styleId="bibconfproceedings">
    <w:name w:val="bib_confproceedings"/>
    <w:rsid w:val="006B7B9F"/>
    <w:rPr>
      <w:bdr w:val="none" w:sz="0" w:space="0" w:color="auto"/>
      <w:shd w:val="clear" w:color="auto" w:fill="FDBA35"/>
    </w:rPr>
  </w:style>
  <w:style w:type="character" w:customStyle="1" w:styleId="bibday">
    <w:name w:val="bib_day"/>
    <w:rsid w:val="006B7B9F"/>
    <w:rPr>
      <w:bdr w:val="none" w:sz="0" w:space="0" w:color="auto"/>
      <w:shd w:val="clear" w:color="auto" w:fill="FFFF66"/>
    </w:rPr>
  </w:style>
  <w:style w:type="character" w:customStyle="1" w:styleId="bibed-etal">
    <w:name w:val="bib_ed-etal"/>
    <w:rsid w:val="006B7B9F"/>
    <w:rPr>
      <w:bdr w:val="none" w:sz="0" w:space="0" w:color="auto"/>
      <w:shd w:val="clear" w:color="auto" w:fill="00F4EE"/>
    </w:rPr>
  </w:style>
  <w:style w:type="character" w:customStyle="1" w:styleId="bibed-fname">
    <w:name w:val="bib_ed-fname"/>
    <w:rsid w:val="006B7B9F"/>
    <w:rPr>
      <w:bdr w:val="none" w:sz="0" w:space="0" w:color="auto"/>
      <w:shd w:val="clear" w:color="auto" w:fill="FFFFB7"/>
    </w:rPr>
  </w:style>
  <w:style w:type="character" w:customStyle="1" w:styleId="bibeditionno">
    <w:name w:val="bib_editionno"/>
    <w:rsid w:val="006B7B9F"/>
    <w:rPr>
      <w:bdr w:val="none" w:sz="0" w:space="0" w:color="auto"/>
      <w:shd w:val="clear" w:color="auto" w:fill="FFCC00"/>
    </w:rPr>
  </w:style>
  <w:style w:type="character" w:customStyle="1" w:styleId="bibed-organization">
    <w:name w:val="bib_ed-organization"/>
    <w:rsid w:val="006B7B9F"/>
    <w:rPr>
      <w:bdr w:val="none" w:sz="0" w:space="0" w:color="auto"/>
      <w:shd w:val="clear" w:color="auto" w:fill="FCAAC3"/>
    </w:rPr>
  </w:style>
  <w:style w:type="character" w:customStyle="1" w:styleId="bibed-suffix">
    <w:name w:val="bib_ed-suffix"/>
    <w:rsid w:val="006B7B9F"/>
    <w:rPr>
      <w:bdr w:val="none" w:sz="0" w:space="0" w:color="auto"/>
      <w:shd w:val="clear" w:color="auto" w:fill="CCFFCC"/>
    </w:rPr>
  </w:style>
  <w:style w:type="character" w:customStyle="1" w:styleId="bibed-surname">
    <w:name w:val="bib_ed-surname"/>
    <w:rsid w:val="006B7B9F"/>
    <w:rPr>
      <w:bdr w:val="none" w:sz="0" w:space="0" w:color="auto"/>
      <w:shd w:val="clear" w:color="auto" w:fill="FFFF00"/>
    </w:rPr>
  </w:style>
  <w:style w:type="character" w:customStyle="1" w:styleId="bibinstitution">
    <w:name w:val="bib_institution"/>
    <w:rsid w:val="006B7B9F"/>
    <w:rPr>
      <w:bdr w:val="none" w:sz="0" w:space="0" w:color="auto"/>
      <w:shd w:val="clear" w:color="auto" w:fill="CCFFCC"/>
    </w:rPr>
  </w:style>
  <w:style w:type="character" w:customStyle="1" w:styleId="bibisbn">
    <w:name w:val="bib_isbn"/>
    <w:rsid w:val="006B7B9F"/>
    <w:rPr>
      <w:shd w:val="clear" w:color="auto" w:fill="D9D9D9"/>
    </w:rPr>
  </w:style>
  <w:style w:type="character" w:customStyle="1" w:styleId="biblocation">
    <w:name w:val="bib_location"/>
    <w:rsid w:val="006B7B9F"/>
    <w:rPr>
      <w:bdr w:val="none" w:sz="0" w:space="0" w:color="auto"/>
      <w:shd w:val="clear" w:color="auto" w:fill="FFCCCC"/>
    </w:rPr>
  </w:style>
  <w:style w:type="character" w:customStyle="1" w:styleId="bibmonth">
    <w:name w:val="bib_month"/>
    <w:rsid w:val="006B7B9F"/>
    <w:rPr>
      <w:szCs w:val="24"/>
      <w:bdr w:val="none" w:sz="0" w:space="0" w:color="auto"/>
      <w:shd w:val="clear" w:color="auto" w:fill="CCFF33"/>
    </w:rPr>
  </w:style>
  <w:style w:type="character" w:customStyle="1" w:styleId="bibpagecount">
    <w:name w:val="bib_pagecount"/>
    <w:rsid w:val="006B7B9F"/>
    <w:rPr>
      <w:bdr w:val="none" w:sz="0" w:space="0" w:color="auto"/>
      <w:shd w:val="clear" w:color="auto" w:fill="00FF00"/>
    </w:rPr>
  </w:style>
  <w:style w:type="character" w:customStyle="1" w:styleId="bibpapernumber">
    <w:name w:val="bib_papernumber"/>
    <w:rsid w:val="006B7B9F"/>
    <w:rPr>
      <w:bdr w:val="none" w:sz="0" w:space="0" w:color="auto"/>
      <w:shd w:val="clear" w:color="auto" w:fill="FFFF66"/>
    </w:rPr>
  </w:style>
  <w:style w:type="character" w:customStyle="1" w:styleId="bibpatent">
    <w:name w:val="bib_patent"/>
    <w:rsid w:val="006B7B9F"/>
    <w:rPr>
      <w:bdr w:val="none" w:sz="0" w:space="0" w:color="auto"/>
      <w:shd w:val="clear" w:color="auto" w:fill="66FFCC"/>
    </w:rPr>
  </w:style>
  <w:style w:type="character" w:customStyle="1" w:styleId="bibpublisher">
    <w:name w:val="bib_publisher"/>
    <w:rsid w:val="006B7B9F"/>
    <w:rPr>
      <w:bdr w:val="none" w:sz="0" w:space="0" w:color="auto"/>
      <w:shd w:val="clear" w:color="auto" w:fill="FF99CC"/>
    </w:rPr>
  </w:style>
  <w:style w:type="character" w:customStyle="1" w:styleId="bibreportnum">
    <w:name w:val="bib_reportnum"/>
    <w:rsid w:val="006B7B9F"/>
    <w:rPr>
      <w:bdr w:val="none" w:sz="0" w:space="0" w:color="auto"/>
      <w:shd w:val="clear" w:color="auto" w:fill="CCCCFF"/>
    </w:rPr>
  </w:style>
  <w:style w:type="character" w:customStyle="1" w:styleId="bibschool">
    <w:name w:val="bib_school"/>
    <w:rsid w:val="006B7B9F"/>
    <w:rPr>
      <w:bdr w:val="none" w:sz="0" w:space="0" w:color="auto"/>
      <w:shd w:val="clear" w:color="auto" w:fill="FFCC66"/>
    </w:rPr>
  </w:style>
  <w:style w:type="character" w:customStyle="1" w:styleId="bibseries">
    <w:name w:val="bib_series"/>
    <w:rsid w:val="006B7B9F"/>
    <w:rPr>
      <w:shd w:val="clear" w:color="auto" w:fill="FFCC99"/>
    </w:rPr>
  </w:style>
  <w:style w:type="character" w:customStyle="1" w:styleId="bibseriesno">
    <w:name w:val="bib_seriesno"/>
    <w:rsid w:val="006B7B9F"/>
    <w:rPr>
      <w:shd w:val="clear" w:color="auto" w:fill="FFFF99"/>
    </w:rPr>
  </w:style>
  <w:style w:type="character" w:customStyle="1" w:styleId="bibtitle">
    <w:name w:val="bib_title"/>
    <w:rsid w:val="006B7B9F"/>
    <w:rPr>
      <w:effect w:val="none"/>
      <w:bdr w:val="none" w:sz="0" w:space="0" w:color="auto"/>
      <w:shd w:val="clear" w:color="auto" w:fill="FF9966"/>
    </w:rPr>
  </w:style>
  <w:style w:type="character" w:customStyle="1" w:styleId="bibtrans">
    <w:name w:val="bib_trans"/>
    <w:rsid w:val="006B7B9F"/>
    <w:rPr>
      <w:shd w:val="clear" w:color="auto" w:fill="99CC00"/>
    </w:rPr>
  </w:style>
  <w:style w:type="character" w:customStyle="1" w:styleId="bibvolcount">
    <w:name w:val="bib_volcount"/>
    <w:rsid w:val="006B7B9F"/>
    <w:rPr>
      <w:bdr w:val="none" w:sz="0" w:space="0" w:color="auto"/>
      <w:shd w:val="clear" w:color="auto" w:fill="00FF00"/>
    </w:rPr>
  </w:style>
  <w:style w:type="character" w:customStyle="1" w:styleId="citesection">
    <w:name w:val="cite_section"/>
    <w:rsid w:val="006B7B9F"/>
    <w:rPr>
      <w:bdr w:val="none" w:sz="0" w:space="0" w:color="auto"/>
      <w:shd w:val="clear" w:color="auto" w:fill="FF7C80"/>
    </w:rPr>
  </w:style>
  <w:style w:type="paragraph" w:customStyle="1" w:styleId="1-11Contributor">
    <w:name w:val="1-11_Contributor"/>
    <w:basedOn w:val="BaseText"/>
    <w:rsid w:val="006B7B9F"/>
  </w:style>
  <w:style w:type="paragraph" w:customStyle="1" w:styleId="1-12ContributorContributions">
    <w:name w:val="1-12_Contributor_Contributions"/>
    <w:basedOn w:val="BaseText"/>
    <w:rsid w:val="006B7B9F"/>
    <w:rPr>
      <w:i/>
    </w:rPr>
  </w:style>
  <w:style w:type="paragraph" w:customStyle="1" w:styleId="DefinitionList">
    <w:name w:val="Definition_List"/>
    <w:basedOn w:val="BaseText"/>
    <w:rsid w:val="00025853"/>
    <w:pPr>
      <w:ind w:left="720"/>
    </w:pPr>
  </w:style>
  <w:style w:type="paragraph" w:customStyle="1" w:styleId="0-26TableTitleContinued">
    <w:name w:val="0-26_Table_Title_Continued"/>
    <w:basedOn w:val="BaseText"/>
    <w:rsid w:val="006B7B9F"/>
    <w:pPr>
      <w:keepNext/>
    </w:pPr>
    <w:rPr>
      <w:b/>
      <w:sz w:val="22"/>
    </w:rPr>
  </w:style>
  <w:style w:type="paragraph" w:customStyle="1" w:styleId="0-01AbbreviationsTitle">
    <w:name w:val="0-01_Abbreviations_Title"/>
    <w:basedOn w:val="BaseHeading"/>
    <w:rsid w:val="00E47A50"/>
    <w:pPr>
      <w:spacing w:after="240"/>
      <w:jc w:val="center"/>
    </w:pPr>
    <w:rPr>
      <w:b/>
    </w:rPr>
  </w:style>
  <w:style w:type="paragraph" w:customStyle="1" w:styleId="4-15BibliographyHead">
    <w:name w:val="4-15_Bibliography_Head"/>
    <w:basedOn w:val="4-12ReferenceHead"/>
    <w:rsid w:val="006B7B9F"/>
    <w:pPr>
      <w:autoSpaceDE w:val="0"/>
      <w:autoSpaceDN w:val="0"/>
      <w:adjustRightInd w:val="0"/>
    </w:pPr>
  </w:style>
  <w:style w:type="paragraph" w:customStyle="1" w:styleId="4-18Endnote">
    <w:name w:val="4-18_Endnote"/>
    <w:basedOn w:val="BaseText"/>
    <w:rsid w:val="006B7B9F"/>
    <w:rPr>
      <w:sz w:val="20"/>
    </w:rPr>
  </w:style>
  <w:style w:type="paragraph" w:customStyle="1" w:styleId="1-22ForewordText">
    <w:name w:val="1-22_Foreword_Text"/>
    <w:basedOn w:val="BaseText"/>
    <w:rsid w:val="006B7B9F"/>
    <w:pPr>
      <w:spacing w:after="120"/>
    </w:pPr>
  </w:style>
  <w:style w:type="paragraph" w:customStyle="1" w:styleId="1-21ForewordTitle">
    <w:name w:val="1-21_Foreword_Title"/>
    <w:basedOn w:val="BaseHeading"/>
    <w:rsid w:val="006B7B9F"/>
    <w:pPr>
      <w:spacing w:after="240"/>
      <w:jc w:val="center"/>
    </w:pPr>
    <w:rPr>
      <w:b/>
    </w:rPr>
  </w:style>
  <w:style w:type="paragraph" w:customStyle="1" w:styleId="3-01MonographTitle">
    <w:name w:val="3-01_Monograph_Title"/>
    <w:basedOn w:val="BaseHeading"/>
    <w:rsid w:val="006B7B9F"/>
    <w:rPr>
      <w:b/>
      <w:sz w:val="40"/>
    </w:rPr>
  </w:style>
  <w:style w:type="paragraph" w:customStyle="1" w:styleId="3-14PartNumber">
    <w:name w:val="3-14_Part_Number"/>
    <w:basedOn w:val="BaseHeading"/>
    <w:rsid w:val="006B7B9F"/>
    <w:rPr>
      <w:b/>
      <w:sz w:val="40"/>
    </w:rPr>
  </w:style>
  <w:style w:type="paragraph" w:customStyle="1" w:styleId="1-16AbstractHead2">
    <w:name w:val="1-16_Abstract_Head2"/>
    <w:basedOn w:val="BaseHeading"/>
    <w:rsid w:val="006B7B9F"/>
    <w:pPr>
      <w:outlineLvl w:val="1"/>
    </w:pPr>
    <w:rPr>
      <w:b/>
    </w:rPr>
  </w:style>
  <w:style w:type="paragraph" w:customStyle="1" w:styleId="1-17AbstractHead3">
    <w:name w:val="1-17_Abstract_Head3"/>
    <w:basedOn w:val="BaseHeading"/>
    <w:rsid w:val="006B7B9F"/>
    <w:pPr>
      <w:outlineLvl w:val="2"/>
    </w:pPr>
    <w:rPr>
      <w:b/>
      <w:sz w:val="24"/>
    </w:rPr>
  </w:style>
  <w:style w:type="paragraph" w:customStyle="1" w:styleId="1-18AbstractHead4">
    <w:name w:val="1-18_Abstract_Head4"/>
    <w:basedOn w:val="BaseHeading"/>
    <w:rsid w:val="006B7B9F"/>
    <w:pPr>
      <w:outlineLvl w:val="3"/>
    </w:pPr>
    <w:rPr>
      <w:b/>
      <w:sz w:val="22"/>
    </w:rPr>
  </w:style>
  <w:style w:type="paragraph" w:customStyle="1" w:styleId="1-23FrontMatterHead1">
    <w:name w:val="1-23_FrontMatter_Head1"/>
    <w:basedOn w:val="BaseHeading"/>
    <w:rsid w:val="006B7B9F"/>
    <w:pPr>
      <w:spacing w:after="240"/>
      <w:jc w:val="center"/>
    </w:pPr>
    <w:rPr>
      <w:b/>
      <w:sz w:val="32"/>
    </w:rPr>
  </w:style>
  <w:style w:type="paragraph" w:customStyle="1" w:styleId="0-13NumList3">
    <w:name w:val="0-13_Num_List_3"/>
    <w:basedOn w:val="BaseText"/>
    <w:rsid w:val="006B7B9F"/>
    <w:pPr>
      <w:numPr>
        <w:ilvl w:val="2"/>
        <w:numId w:val="23"/>
      </w:numPr>
      <w:spacing w:after="80"/>
    </w:pPr>
  </w:style>
  <w:style w:type="paragraph" w:customStyle="1" w:styleId="0-31TableSource">
    <w:name w:val="0-31_Table_Source"/>
    <w:basedOn w:val="BaseText"/>
    <w:rsid w:val="006B7B9F"/>
    <w:rPr>
      <w:sz w:val="18"/>
    </w:rPr>
  </w:style>
  <w:style w:type="paragraph" w:customStyle="1" w:styleId="2-07ListingText">
    <w:name w:val="2-07_Listing_Text"/>
    <w:basedOn w:val="BaseText"/>
    <w:rsid w:val="006B7B9F"/>
    <w:pPr>
      <w:spacing w:after="120"/>
    </w:pPr>
  </w:style>
  <w:style w:type="paragraph" w:customStyle="1" w:styleId="1-24FrontMatterHead2">
    <w:name w:val="1-24_FrontMatter_Head2"/>
    <w:basedOn w:val="BaseHeading"/>
    <w:rsid w:val="006B7B9F"/>
    <w:pPr>
      <w:outlineLvl w:val="1"/>
    </w:pPr>
    <w:rPr>
      <w:b/>
    </w:rPr>
  </w:style>
  <w:style w:type="paragraph" w:customStyle="1" w:styleId="1-25FrontMatterPara">
    <w:name w:val="1-25_FrontMatter_Para"/>
    <w:basedOn w:val="BaseText"/>
    <w:rsid w:val="006B7B9F"/>
    <w:pPr>
      <w:spacing w:after="120"/>
    </w:pPr>
  </w:style>
  <w:style w:type="paragraph" w:customStyle="1" w:styleId="0-16NumList4">
    <w:name w:val="0-16_Num_List_4"/>
    <w:basedOn w:val="BaseText"/>
    <w:rsid w:val="006B7B9F"/>
    <w:pPr>
      <w:numPr>
        <w:ilvl w:val="3"/>
        <w:numId w:val="23"/>
      </w:numPr>
      <w:spacing w:after="80"/>
    </w:pPr>
  </w:style>
  <w:style w:type="paragraph" w:customStyle="1" w:styleId="4-07AppendixHead3">
    <w:name w:val="4-07_Appendix_Head_3"/>
    <w:basedOn w:val="BaseHeading"/>
    <w:rsid w:val="006B7B9F"/>
    <w:pPr>
      <w:numPr>
        <w:ilvl w:val="3"/>
        <w:numId w:val="35"/>
      </w:numPr>
      <w:spacing w:before="180" w:after="120"/>
      <w:outlineLvl w:val="3"/>
    </w:pPr>
    <w:rPr>
      <w:b/>
      <w:i/>
      <w:sz w:val="20"/>
    </w:rPr>
  </w:style>
  <w:style w:type="paragraph" w:customStyle="1" w:styleId="0-10NumList2">
    <w:name w:val="0-10_Num_List_2"/>
    <w:basedOn w:val="BaseText"/>
    <w:rsid w:val="006B7B9F"/>
    <w:pPr>
      <w:numPr>
        <w:ilvl w:val="1"/>
        <w:numId w:val="23"/>
      </w:numPr>
      <w:spacing w:after="80"/>
    </w:pPr>
  </w:style>
  <w:style w:type="paragraph" w:customStyle="1" w:styleId="0-07NumList1">
    <w:name w:val="0-07_Num_List_1"/>
    <w:basedOn w:val="BaseText"/>
    <w:rsid w:val="006B7B9F"/>
    <w:pPr>
      <w:numPr>
        <w:numId w:val="23"/>
      </w:numPr>
      <w:spacing w:after="80"/>
    </w:pPr>
  </w:style>
  <w:style w:type="paragraph" w:customStyle="1" w:styleId="4-10AcknowledgementHead">
    <w:name w:val="4-10_Acknowledgement_Head"/>
    <w:basedOn w:val="BaseHeading"/>
    <w:rsid w:val="00E47A50"/>
    <w:pPr>
      <w:spacing w:before="240" w:after="280"/>
    </w:pPr>
    <w:rPr>
      <w:b/>
    </w:rPr>
  </w:style>
  <w:style w:type="paragraph" w:customStyle="1" w:styleId="4-08AppendixHead4">
    <w:name w:val="4-08_Appendix_Head_4"/>
    <w:basedOn w:val="BaseHeading"/>
    <w:next w:val="Normal"/>
    <w:rsid w:val="006B7B9F"/>
    <w:pPr>
      <w:numPr>
        <w:ilvl w:val="4"/>
        <w:numId w:val="35"/>
      </w:numPr>
      <w:spacing w:before="180" w:after="120"/>
      <w:outlineLvl w:val="4"/>
    </w:pPr>
    <w:rPr>
      <w:i/>
      <w:sz w:val="20"/>
      <w:szCs w:val="20"/>
    </w:rPr>
  </w:style>
  <w:style w:type="paragraph" w:customStyle="1" w:styleId="0-34BlankPage">
    <w:name w:val="0-34_Blank_Page"/>
    <w:basedOn w:val="BaseText"/>
    <w:rsid w:val="006B7B9F"/>
    <w:pPr>
      <w:spacing w:before="4080"/>
      <w:jc w:val="center"/>
    </w:pPr>
    <w:rPr>
      <w:b/>
    </w:rPr>
  </w:style>
  <w:style w:type="paragraph" w:customStyle="1" w:styleId="0-35Non-XMLText">
    <w:name w:val="0-35_Non-XML_Text"/>
    <w:basedOn w:val="BaseText"/>
    <w:rsid w:val="006B7B9F"/>
    <w:pPr>
      <w:suppressLineNumbers/>
    </w:pPr>
  </w:style>
  <w:style w:type="paragraph" w:styleId="TOC3">
    <w:name w:val="toc 3"/>
    <w:uiPriority w:val="39"/>
    <w:rsid w:val="006B7B9F"/>
    <w:pPr>
      <w:tabs>
        <w:tab w:val="right" w:leader="dot" w:pos="9360"/>
      </w:tabs>
      <w:ind w:left="1296" w:right="720" w:hanging="576"/>
    </w:pPr>
    <w:rPr>
      <w:rFonts w:eastAsia="MS Mincho"/>
      <w:noProof/>
      <w:lang w:eastAsia="ja-JP"/>
    </w:rPr>
  </w:style>
  <w:style w:type="paragraph" w:styleId="TableofFigures">
    <w:name w:val="table of figures"/>
    <w:basedOn w:val="Normal"/>
    <w:next w:val="Normal"/>
    <w:uiPriority w:val="99"/>
    <w:rsid w:val="006B7B9F"/>
    <w:pPr>
      <w:tabs>
        <w:tab w:val="right" w:leader="dot" w:pos="9360"/>
      </w:tabs>
      <w:ind w:left="1166" w:right="720" w:hanging="1166"/>
    </w:pPr>
    <w:rPr>
      <w:noProof/>
      <w:lang w:eastAsia="ja-JP"/>
    </w:rPr>
  </w:style>
  <w:style w:type="paragraph" w:customStyle="1" w:styleId="1-05aReport-Number">
    <w:name w:val="1-05a_Report-Number"/>
    <w:basedOn w:val="BaseText"/>
    <w:rsid w:val="006B7B9F"/>
    <w:pPr>
      <w:spacing w:after="120"/>
      <w:jc w:val="center"/>
    </w:pPr>
  </w:style>
  <w:style w:type="paragraph" w:customStyle="1" w:styleId="1-05bDOI">
    <w:name w:val="1-05b_DOI"/>
    <w:basedOn w:val="BaseText"/>
    <w:rsid w:val="006B7B9F"/>
    <w:pPr>
      <w:spacing w:after="120"/>
      <w:jc w:val="center"/>
    </w:pPr>
  </w:style>
  <w:style w:type="paragraph" w:customStyle="1" w:styleId="1-05cISSN">
    <w:name w:val="1-05c_ISSN"/>
    <w:basedOn w:val="BaseText"/>
    <w:rsid w:val="006B7B9F"/>
    <w:pPr>
      <w:spacing w:after="120"/>
      <w:jc w:val="center"/>
    </w:pPr>
  </w:style>
  <w:style w:type="paragraph" w:customStyle="1" w:styleId="1-05dNIH-Number">
    <w:name w:val="1-05d_NIH-Number"/>
    <w:basedOn w:val="BaseText"/>
    <w:rsid w:val="006B7B9F"/>
    <w:pPr>
      <w:spacing w:after="120"/>
      <w:jc w:val="center"/>
    </w:pPr>
  </w:style>
  <w:style w:type="paragraph" w:customStyle="1" w:styleId="3-13aFigNote">
    <w:name w:val="3-13a_Fig_Note"/>
    <w:basedOn w:val="BaseText"/>
    <w:rsid w:val="006B7B9F"/>
    <w:rPr>
      <w:sz w:val="18"/>
    </w:rPr>
  </w:style>
  <w:style w:type="paragraph" w:customStyle="1" w:styleId="1-10aAuthorHead">
    <w:name w:val="1-10a_Author_Head"/>
    <w:basedOn w:val="1-10ContribHead"/>
    <w:rsid w:val="006B7B9F"/>
  </w:style>
  <w:style w:type="paragraph" w:customStyle="1" w:styleId="1-10bAuthor">
    <w:name w:val="1-10b_Author"/>
    <w:basedOn w:val="1-11Contributor"/>
    <w:rsid w:val="006B7B9F"/>
  </w:style>
  <w:style w:type="paragraph" w:customStyle="1" w:styleId="1-10cAuthorAffiliation">
    <w:name w:val="1-10c_Author_Affiliation"/>
    <w:basedOn w:val="1-13ContribAffiliation"/>
    <w:rsid w:val="006B7B9F"/>
  </w:style>
  <w:style w:type="paragraph" w:customStyle="1" w:styleId="1-14aPeer-Reviewer-Head">
    <w:name w:val="1-14a_Peer-Reviewer-Head"/>
    <w:basedOn w:val="1-10ContribHead"/>
    <w:rsid w:val="006B7B9F"/>
    <w:pPr>
      <w:spacing w:before="0"/>
    </w:pPr>
  </w:style>
  <w:style w:type="paragraph" w:customStyle="1" w:styleId="1-14bPeer-Reviewer">
    <w:name w:val="1-14b_Peer-Reviewer"/>
    <w:basedOn w:val="1-11Contributor"/>
    <w:rsid w:val="006B7B9F"/>
    <w:pPr>
      <w:spacing w:before="120"/>
    </w:pPr>
    <w:rPr>
      <w:b/>
    </w:rPr>
  </w:style>
  <w:style w:type="paragraph" w:customStyle="1" w:styleId="1-14cPeer-ReviewerAff">
    <w:name w:val="1-14c_Peer-Reviewer_Aff"/>
    <w:basedOn w:val="BaseText"/>
    <w:rsid w:val="006B7B9F"/>
  </w:style>
  <w:style w:type="paragraph" w:customStyle="1" w:styleId="0-29aTableBodyItalic">
    <w:name w:val="0-29a_Table_Body_Italic"/>
    <w:basedOn w:val="Normal"/>
    <w:rsid w:val="00102A96"/>
    <w:rPr>
      <w:i/>
      <w:sz w:val="20"/>
    </w:rPr>
  </w:style>
  <w:style w:type="paragraph" w:customStyle="1" w:styleId="0-29bTableBodyBold">
    <w:name w:val="0-29b_Table_Body_Bold"/>
    <w:basedOn w:val="Normal"/>
    <w:rsid w:val="00102A96"/>
    <w:rPr>
      <w:b/>
      <w:sz w:val="20"/>
    </w:rPr>
  </w:style>
  <w:style w:type="paragraph" w:customStyle="1" w:styleId="0-03aParagraphItalic">
    <w:name w:val="0-03a_Paragraph_Italic"/>
    <w:basedOn w:val="BaseText"/>
    <w:rsid w:val="006B7B9F"/>
    <w:pPr>
      <w:spacing w:after="180"/>
    </w:pPr>
    <w:rPr>
      <w:i/>
    </w:rPr>
  </w:style>
  <w:style w:type="paragraph" w:customStyle="1" w:styleId="0-03bParagraphBold">
    <w:name w:val="0-03b_Paragraph_Bold"/>
    <w:basedOn w:val="BaseText"/>
    <w:rsid w:val="006B7B9F"/>
    <w:pPr>
      <w:spacing w:after="180"/>
    </w:pPr>
    <w:rPr>
      <w:b/>
    </w:rPr>
  </w:style>
  <w:style w:type="paragraph" w:customStyle="1" w:styleId="0-03cParagraphBoldItalic">
    <w:name w:val="0-03c_Paragraph_Bold_Italic"/>
    <w:basedOn w:val="BaseText"/>
    <w:rsid w:val="006B7B9F"/>
    <w:pPr>
      <w:spacing w:after="180"/>
    </w:pPr>
    <w:rPr>
      <w:b/>
      <w:i/>
    </w:rPr>
  </w:style>
  <w:style w:type="paragraph" w:customStyle="1" w:styleId="0-30aTableFootnoteSpaceAfter">
    <w:name w:val="0-30a_Table_Footnote_Space_After"/>
    <w:basedOn w:val="BaseText"/>
    <w:rsid w:val="006B7B9F"/>
    <w:pPr>
      <w:spacing w:after="180"/>
    </w:pPr>
    <w:rPr>
      <w:sz w:val="18"/>
    </w:rPr>
  </w:style>
  <w:style w:type="paragraph" w:customStyle="1" w:styleId="1-14dCollaboratorHead">
    <w:name w:val="1-14d_Collaborator_Head"/>
    <w:basedOn w:val="1-10ContribHead"/>
    <w:next w:val="1-14eCollaborator"/>
    <w:rsid w:val="006B7B9F"/>
  </w:style>
  <w:style w:type="paragraph" w:customStyle="1" w:styleId="1-14eCollaborator">
    <w:name w:val="1-14e_Collaborator"/>
    <w:basedOn w:val="1-10bAuthor"/>
    <w:rsid w:val="006B7B9F"/>
  </w:style>
  <w:style w:type="paragraph" w:customStyle="1" w:styleId="1-14fCollaboratorAff">
    <w:name w:val="1-14f_Collaborator_Aff"/>
    <w:basedOn w:val="1-10cAuthorAffiliation"/>
    <w:rsid w:val="006B7B9F"/>
  </w:style>
  <w:style w:type="paragraph" w:customStyle="1" w:styleId="1-14hPeerReviewDescHead">
    <w:name w:val="1-14h_Peer_Review_Desc_Head"/>
    <w:basedOn w:val="BaseHeading"/>
    <w:next w:val="1-14iPeerReviewDescText"/>
    <w:rsid w:val="006B7B9F"/>
    <w:pPr>
      <w:pageBreakBefore/>
      <w:spacing w:after="240"/>
      <w:jc w:val="center"/>
    </w:pPr>
    <w:rPr>
      <w:b/>
      <w:sz w:val="32"/>
    </w:rPr>
  </w:style>
  <w:style w:type="paragraph" w:customStyle="1" w:styleId="1-14iPeerReviewDescText">
    <w:name w:val="1-14i_Peer_Review_Desc_Text"/>
    <w:basedOn w:val="BaseText"/>
    <w:rsid w:val="006B7B9F"/>
    <w:pPr>
      <w:spacing w:after="180"/>
    </w:pPr>
  </w:style>
  <w:style w:type="paragraph" w:customStyle="1" w:styleId="4-11aConflictHead">
    <w:name w:val="4-11a_Conflict_Head"/>
    <w:basedOn w:val="Normal"/>
    <w:next w:val="4-11bConflict"/>
    <w:rsid w:val="006B7B9F"/>
    <w:pPr>
      <w:spacing w:before="240" w:after="280"/>
      <w:outlineLvl w:val="0"/>
    </w:pPr>
    <w:rPr>
      <w:rFonts w:ascii="Arial" w:hAnsi="Arial"/>
      <w:b/>
      <w:sz w:val="28"/>
    </w:rPr>
  </w:style>
  <w:style w:type="paragraph" w:customStyle="1" w:styleId="4-11bConflict">
    <w:name w:val="4-11b_Conflict"/>
    <w:basedOn w:val="4-11Acknowledgement"/>
    <w:rsid w:val="006B7B9F"/>
  </w:style>
  <w:style w:type="paragraph" w:customStyle="1" w:styleId="1-23aAboutThisReportHead">
    <w:name w:val="1-23a_About_This_Report_Head"/>
    <w:basedOn w:val="BaseHeading"/>
    <w:rsid w:val="006B7B9F"/>
    <w:pPr>
      <w:spacing w:after="240"/>
      <w:jc w:val="center"/>
    </w:pPr>
    <w:rPr>
      <w:b/>
      <w:sz w:val="32"/>
    </w:rPr>
  </w:style>
  <w:style w:type="paragraph" w:customStyle="1" w:styleId="1-14gCollaboratorContributions">
    <w:name w:val="1-14g_Collaborator_Contributions"/>
    <w:basedOn w:val="1-12ContributorContributions"/>
    <w:rsid w:val="006B7B9F"/>
  </w:style>
  <w:style w:type="paragraph" w:customStyle="1" w:styleId="4-04aAppendixAuthor">
    <w:name w:val="4-04a_Appendix_Author"/>
    <w:basedOn w:val="1-10bAuthor"/>
    <w:next w:val="1-10cAuthorAffiliation"/>
    <w:rsid w:val="006B7B9F"/>
  </w:style>
  <w:style w:type="paragraph" w:customStyle="1" w:styleId="4-04bAppendixAuthorAffiliation">
    <w:name w:val="4-04b_Appendix_Author_Affiliation"/>
    <w:basedOn w:val="1-10cAuthorAffiliation"/>
    <w:rsid w:val="006B7B9F"/>
    <w:rPr>
      <w:b w:val="0"/>
    </w:rPr>
  </w:style>
  <w:style w:type="character" w:styleId="CommentReference">
    <w:name w:val="annotation reference"/>
    <w:unhideWhenUsed/>
    <w:rsid w:val="006B7B9F"/>
    <w:rPr>
      <w:sz w:val="16"/>
      <w:szCs w:val="16"/>
    </w:rPr>
  </w:style>
  <w:style w:type="paragraph" w:styleId="CommentText">
    <w:name w:val="annotation text"/>
    <w:basedOn w:val="Normal"/>
    <w:link w:val="CommentTextChar"/>
    <w:unhideWhenUsed/>
    <w:rsid w:val="006B7B9F"/>
    <w:rPr>
      <w:sz w:val="20"/>
      <w:szCs w:val="20"/>
    </w:rPr>
  </w:style>
  <w:style w:type="character" w:customStyle="1" w:styleId="CommentTextChar">
    <w:name w:val="Comment Text Char"/>
    <w:link w:val="CommentText"/>
    <w:rsid w:val="006B7B9F"/>
    <w:rPr>
      <w:rFonts w:eastAsia="Times New Roman"/>
      <w:sz w:val="20"/>
      <w:szCs w:val="20"/>
    </w:rPr>
  </w:style>
  <w:style w:type="character" w:styleId="Hyperlink">
    <w:name w:val="Hyperlink"/>
    <w:uiPriority w:val="99"/>
    <w:unhideWhenUsed/>
    <w:rsid w:val="000F2A24"/>
    <w:rPr>
      <w:color w:val="0563C1"/>
      <w:u w:val="single"/>
    </w:rPr>
  </w:style>
  <w:style w:type="table" w:styleId="TableGrid">
    <w:name w:val="Table Grid"/>
    <w:aliases w:val="NTP"/>
    <w:basedOn w:val="TableNormal"/>
    <w:uiPriority w:val="39"/>
    <w:unhideWhenUsed/>
    <w:rsid w:val="006B7B9F"/>
    <w:rPr>
      <w:rFonts w:eastAsia="Calibri"/>
      <w:szCs w:val="20"/>
    </w:rPr>
    <w:tblPr>
      <w:tblBorders>
        <w:top w:val="single" w:sz="4" w:space="0" w:color="auto"/>
        <w:bottom w:val="single" w:sz="4" w:space="0" w:color="auto"/>
      </w:tblBorders>
      <w:tblCellMar>
        <w:top w:w="58" w:type="dxa"/>
        <w:left w:w="58" w:type="dxa"/>
        <w:bottom w:w="58" w:type="dxa"/>
        <w:right w:w="58" w:type="dxa"/>
      </w:tblCellMar>
    </w:tblPr>
    <w:trPr>
      <w:cantSplit/>
    </w:trPr>
    <w:tblStylePr w:type="firstRow">
      <w:pPr>
        <w:jc w:val="center"/>
      </w:pPr>
      <w:rPr>
        <w:b w:val="0"/>
      </w:rPr>
      <w:tblPr/>
      <w:trPr>
        <w:tblHeader/>
      </w:trPr>
      <w:tcPr>
        <w:tcBorders>
          <w:top w:val="single" w:sz="4" w:space="0" w:color="auto"/>
          <w:left w:val="nil"/>
          <w:bottom w:val="single" w:sz="4" w:space="0" w:color="auto"/>
          <w:right w:val="nil"/>
          <w:insideH w:val="nil"/>
          <w:insideV w:val="nil"/>
        </w:tcBorders>
        <w:vAlign w:val="center"/>
      </w:tcPr>
    </w:tblStylePr>
  </w:style>
  <w:style w:type="table" w:styleId="TableTheme">
    <w:name w:val="Table Theme"/>
    <w:basedOn w:val="TableNormal"/>
    <w:rsid w:val="00020575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TableProfessional">
    <w:name w:val="Table Professional"/>
    <w:basedOn w:val="TableNormal"/>
    <w:rsid w:val="00020575"/>
    <w:tblPr>
      <w:tblBorders>
        <w:top w:val="single" w:sz="6" w:space="0" w:color="000000"/>
        <w:left w:val="single" w:sz="6" w:space="0" w:color="000000"/>
        <w:bottom w:val="single" w:sz="6" w:space="0" w:color="000000"/>
        <w:right w:val="single" w:sz="6" w:space="0" w:color="000000"/>
        <w:insideH w:val="single" w:sz="6" w:space="0" w:color="000000"/>
        <w:insideV w:val="single" w:sz="6" w:space="0" w:color="000000"/>
      </w:tblBorders>
    </w:tblPr>
    <w:tcPr>
      <w:shd w:val="clear" w:color="auto" w:fill="auto"/>
    </w:tcPr>
    <w:tblStylePr w:type="firstRow">
      <w:rPr>
        <w:b/>
        <w:bCs/>
        <w:color w:val="auto"/>
      </w:rPr>
      <w:tblPr/>
      <w:tcPr>
        <w:shd w:val="solid" w:color="000000" w:fill="FFFFFF"/>
      </w:tcPr>
    </w:tblStylePr>
  </w:style>
  <w:style w:type="paragraph" w:styleId="FootnoteText">
    <w:name w:val="footnote text"/>
    <w:basedOn w:val="Normal"/>
    <w:link w:val="FootnoteTextChar"/>
    <w:uiPriority w:val="99"/>
    <w:unhideWhenUsed/>
    <w:rsid w:val="00020575"/>
    <w:rPr>
      <w:rFonts w:asciiTheme="minorHAnsi" w:eastAsiaTheme="minorHAnsi" w:hAnsiTheme="minorHAnsi" w:cstheme="minorBidi"/>
    </w:rPr>
  </w:style>
  <w:style w:type="character" w:customStyle="1" w:styleId="FootnoteTextChar">
    <w:name w:val="Footnote Text Char"/>
    <w:basedOn w:val="DefaultParagraphFont"/>
    <w:link w:val="FootnoteText"/>
    <w:uiPriority w:val="99"/>
    <w:rsid w:val="00020575"/>
    <w:rPr>
      <w:rFonts w:asciiTheme="minorHAnsi" w:eastAsiaTheme="minorHAnsi" w:hAnsiTheme="minorHAnsi" w:cstheme="minorBidi"/>
    </w:rPr>
  </w:style>
  <w:style w:type="character" w:styleId="FootnoteReference">
    <w:name w:val="footnote reference"/>
    <w:basedOn w:val="DefaultParagraphFont"/>
    <w:uiPriority w:val="99"/>
    <w:unhideWhenUsed/>
    <w:rsid w:val="00020575"/>
    <w:rPr>
      <w:vertAlign w:val="superscript"/>
    </w:rPr>
  </w:style>
  <w:style w:type="paragraph" w:styleId="BalloonText">
    <w:name w:val="Balloon Text"/>
    <w:basedOn w:val="Normal"/>
    <w:link w:val="BalloonTextChar"/>
    <w:uiPriority w:val="99"/>
    <w:unhideWhenUsed/>
    <w:rsid w:val="006B7B9F"/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link w:val="BalloonText"/>
    <w:uiPriority w:val="99"/>
    <w:rsid w:val="006B7B9F"/>
    <w:rPr>
      <w:rFonts w:ascii="Segoe UI" w:eastAsia="Times New Roman" w:hAnsi="Segoe UI" w:cs="Segoe UI"/>
      <w:sz w:val="18"/>
      <w:szCs w:val="18"/>
    </w:rPr>
  </w:style>
  <w:style w:type="paragraph" w:styleId="EndnoteText">
    <w:name w:val="endnote text"/>
    <w:basedOn w:val="Normal"/>
    <w:link w:val="EndnoteTextChar"/>
    <w:rsid w:val="00020575"/>
  </w:style>
  <w:style w:type="character" w:customStyle="1" w:styleId="EndnoteTextChar">
    <w:name w:val="Endnote Text Char"/>
    <w:basedOn w:val="DefaultParagraphFont"/>
    <w:link w:val="EndnoteText"/>
    <w:rsid w:val="00020575"/>
    <w:rPr>
      <w:rFonts w:eastAsia="Times New Roman"/>
    </w:rPr>
  </w:style>
  <w:style w:type="character" w:styleId="EndnoteReference">
    <w:name w:val="endnote reference"/>
    <w:basedOn w:val="DefaultParagraphFont"/>
    <w:rsid w:val="00020575"/>
    <w:rPr>
      <w:vertAlign w:val="superscript"/>
    </w:rPr>
  </w:style>
  <w:style w:type="character" w:styleId="FollowedHyperlink">
    <w:name w:val="FollowedHyperlink"/>
    <w:basedOn w:val="DefaultParagraphFont"/>
    <w:rsid w:val="00020575"/>
    <w:rPr>
      <w:color w:val="954F72" w:themeColor="followedHyperlink"/>
      <w:u w:val="single"/>
    </w:rPr>
  </w:style>
  <w:style w:type="paragraph" w:styleId="NormalWeb">
    <w:name w:val="Normal (Web)"/>
    <w:basedOn w:val="Normal"/>
    <w:uiPriority w:val="99"/>
    <w:rsid w:val="00020575"/>
  </w:style>
  <w:style w:type="paragraph" w:styleId="CommentSubject">
    <w:name w:val="annotation subject"/>
    <w:basedOn w:val="CommentText"/>
    <w:next w:val="CommentText"/>
    <w:link w:val="CommentSubjectChar"/>
    <w:uiPriority w:val="99"/>
    <w:unhideWhenUsed/>
    <w:rsid w:val="006B7B9F"/>
    <w:rPr>
      <w:b/>
      <w:bCs/>
    </w:rPr>
  </w:style>
  <w:style w:type="character" w:customStyle="1" w:styleId="CommentSubjectChar">
    <w:name w:val="Comment Subject Char"/>
    <w:link w:val="CommentSubject"/>
    <w:uiPriority w:val="99"/>
    <w:rsid w:val="006B7B9F"/>
    <w:rPr>
      <w:rFonts w:eastAsia="Times New Roman"/>
      <w:b/>
      <w:bCs/>
      <w:sz w:val="20"/>
      <w:szCs w:val="20"/>
    </w:rPr>
  </w:style>
  <w:style w:type="character" w:customStyle="1" w:styleId="apple-converted-space">
    <w:name w:val="apple-converted-space"/>
    <w:basedOn w:val="DefaultParagraphFont"/>
    <w:rsid w:val="00020575"/>
  </w:style>
  <w:style w:type="paragraph" w:styleId="Revision">
    <w:name w:val="Revision"/>
    <w:hidden/>
    <w:uiPriority w:val="99"/>
    <w:semiHidden/>
    <w:rsid w:val="00DD3B73"/>
    <w:rPr>
      <w:rFonts w:eastAsia="Times New Roman"/>
    </w:rPr>
  </w:style>
  <w:style w:type="paragraph" w:styleId="DocumentMap">
    <w:name w:val="Document Map"/>
    <w:basedOn w:val="Normal"/>
    <w:link w:val="DocumentMapChar"/>
    <w:rsid w:val="00020575"/>
  </w:style>
  <w:style w:type="character" w:customStyle="1" w:styleId="DocumentMapChar">
    <w:name w:val="Document Map Char"/>
    <w:basedOn w:val="DefaultParagraphFont"/>
    <w:link w:val="DocumentMap"/>
    <w:rsid w:val="00020575"/>
    <w:rPr>
      <w:rFonts w:eastAsia="Times New Roman"/>
    </w:rPr>
  </w:style>
  <w:style w:type="paragraph" w:styleId="Caption">
    <w:name w:val="caption"/>
    <w:basedOn w:val="Normal"/>
    <w:next w:val="Normal"/>
    <w:unhideWhenUsed/>
    <w:qFormat/>
    <w:rsid w:val="00193AF7"/>
    <w:pPr>
      <w:spacing w:after="200"/>
    </w:pPr>
    <w:rPr>
      <w:i/>
      <w:iCs/>
      <w:color w:val="44546A" w:themeColor="text2"/>
      <w:sz w:val="18"/>
      <w:szCs w:val="18"/>
    </w:rPr>
  </w:style>
  <w:style w:type="paragraph" w:styleId="Header">
    <w:name w:val="header"/>
    <w:basedOn w:val="Normal"/>
    <w:link w:val="HeaderChar"/>
    <w:uiPriority w:val="99"/>
    <w:unhideWhenUsed/>
    <w:rsid w:val="006B7B9F"/>
    <w:pPr>
      <w:tabs>
        <w:tab w:val="center" w:pos="4680"/>
        <w:tab w:val="right" w:pos="9360"/>
      </w:tabs>
    </w:pPr>
  </w:style>
  <w:style w:type="character" w:customStyle="1" w:styleId="HeaderChar">
    <w:name w:val="Header Char"/>
    <w:link w:val="Header"/>
    <w:uiPriority w:val="99"/>
    <w:rsid w:val="006B7B9F"/>
    <w:rPr>
      <w:rFonts w:eastAsia="Times New Roman"/>
    </w:rPr>
  </w:style>
  <w:style w:type="paragraph" w:styleId="Footer">
    <w:name w:val="footer"/>
    <w:basedOn w:val="Normal"/>
    <w:link w:val="FooterChar"/>
    <w:uiPriority w:val="99"/>
    <w:unhideWhenUsed/>
    <w:rsid w:val="006B7B9F"/>
    <w:pPr>
      <w:tabs>
        <w:tab w:val="center" w:pos="4680"/>
        <w:tab w:val="right" w:pos="9360"/>
      </w:tabs>
    </w:pPr>
  </w:style>
  <w:style w:type="character" w:customStyle="1" w:styleId="FooterChar">
    <w:name w:val="Footer Char"/>
    <w:link w:val="Footer"/>
    <w:uiPriority w:val="99"/>
    <w:rsid w:val="006B7B9F"/>
    <w:rPr>
      <w:rFonts w:eastAsia="Times New Roman"/>
    </w:rPr>
  </w:style>
  <w:style w:type="paragraph" w:customStyle="1" w:styleId="3-02aHead1NoNumber">
    <w:name w:val="3-02a_Head1_NoNumber"/>
    <w:basedOn w:val="BaseHeading"/>
    <w:rsid w:val="006B7B9F"/>
    <w:pPr>
      <w:pageBreakBefore/>
      <w:spacing w:after="320"/>
    </w:pPr>
    <w:rPr>
      <w:b/>
      <w:sz w:val="34"/>
    </w:rPr>
  </w:style>
  <w:style w:type="paragraph" w:customStyle="1" w:styleId="3-03aHead2NoNumber">
    <w:name w:val="3-03a_Head2_NoNumber"/>
    <w:basedOn w:val="BaseHeading"/>
    <w:rsid w:val="006B7B9F"/>
    <w:pPr>
      <w:spacing w:before="240" w:after="120"/>
      <w:outlineLvl w:val="1"/>
    </w:pPr>
    <w:rPr>
      <w:b/>
      <w:sz w:val="30"/>
    </w:rPr>
  </w:style>
  <w:style w:type="paragraph" w:customStyle="1" w:styleId="3-04aHead3NoNumber">
    <w:name w:val="3-04a_Head3_NoNumber"/>
    <w:basedOn w:val="BaseHeading"/>
    <w:rsid w:val="006B7B9F"/>
    <w:pPr>
      <w:spacing w:before="240" w:after="120"/>
      <w:outlineLvl w:val="2"/>
    </w:pPr>
    <w:rPr>
      <w:b/>
      <w:sz w:val="26"/>
    </w:rPr>
  </w:style>
  <w:style w:type="paragraph" w:customStyle="1" w:styleId="3-05aHead4NoNumber">
    <w:name w:val="3-05a_Head4_NoNumber"/>
    <w:basedOn w:val="BaseHeading"/>
    <w:rsid w:val="006B7B9F"/>
    <w:pPr>
      <w:spacing w:before="240" w:after="40"/>
      <w:outlineLvl w:val="3"/>
    </w:pPr>
    <w:rPr>
      <w:b/>
      <w:sz w:val="22"/>
    </w:rPr>
  </w:style>
  <w:style w:type="paragraph" w:customStyle="1" w:styleId="3-06aHead5NoNumber">
    <w:name w:val="3-06a_Head5_NoNumber"/>
    <w:basedOn w:val="BaseHeading"/>
    <w:rsid w:val="006B7B9F"/>
    <w:pPr>
      <w:spacing w:before="240" w:after="40"/>
      <w:outlineLvl w:val="4"/>
    </w:pPr>
    <w:rPr>
      <w:b/>
      <w:i/>
      <w:sz w:val="22"/>
    </w:rPr>
  </w:style>
  <w:style w:type="paragraph" w:customStyle="1" w:styleId="3-07aHead6NoNumber">
    <w:name w:val="3-07a_Head6_NoNumber"/>
    <w:basedOn w:val="BaseHeading"/>
    <w:rsid w:val="006B7B9F"/>
    <w:pPr>
      <w:spacing w:before="240" w:after="40"/>
      <w:outlineLvl w:val="5"/>
    </w:pPr>
    <w:rPr>
      <w:i/>
      <w:sz w:val="22"/>
    </w:rPr>
  </w:style>
  <w:style w:type="paragraph" w:customStyle="1" w:styleId="3-10aPreformat9">
    <w:name w:val="3-10a_Preformat_9"/>
    <w:basedOn w:val="BaseText"/>
    <w:rsid w:val="006B7B9F"/>
    <w:pPr>
      <w:spacing w:after="180"/>
    </w:pPr>
    <w:rPr>
      <w:rFonts w:ascii="Consolas" w:hAnsi="Consolas"/>
      <w:sz w:val="18"/>
    </w:rPr>
  </w:style>
  <w:style w:type="character" w:customStyle="1" w:styleId="al-author-name">
    <w:name w:val="al-author-name"/>
    <w:basedOn w:val="DefaultParagraphFont"/>
    <w:rsid w:val="00075E66"/>
  </w:style>
  <w:style w:type="character" w:styleId="Emphasis">
    <w:name w:val="Emphasis"/>
    <w:basedOn w:val="DefaultParagraphFont"/>
    <w:uiPriority w:val="20"/>
    <w:qFormat/>
    <w:rsid w:val="00075E66"/>
    <w:rPr>
      <w:i/>
      <w:iCs/>
    </w:rPr>
  </w:style>
  <w:style w:type="paragraph" w:customStyle="1" w:styleId="1-100aAuthorLine">
    <w:name w:val="1-100a_Author_Line"/>
    <w:basedOn w:val="BaseText"/>
    <w:rsid w:val="006B7B9F"/>
    <w:pPr>
      <w:spacing w:after="60"/>
    </w:pPr>
  </w:style>
  <w:style w:type="paragraph" w:customStyle="1" w:styleId="1-100bLinkedAffiliations">
    <w:name w:val="1-100b_Linked_Affiliations"/>
    <w:basedOn w:val="BaseText"/>
    <w:rsid w:val="006B7B9F"/>
    <w:pPr>
      <w:spacing w:after="120"/>
    </w:pPr>
  </w:style>
  <w:style w:type="paragraph" w:customStyle="1" w:styleId="1-10dAuthorTeam">
    <w:name w:val="1-10d_Author_Team"/>
    <w:basedOn w:val="BaseText"/>
    <w:rsid w:val="00E47A50"/>
    <w:rPr>
      <w:i/>
    </w:rPr>
  </w:style>
  <w:style w:type="paragraph" w:customStyle="1" w:styleId="1-130aContributorsLine">
    <w:name w:val="1-130a_Contributors_Line"/>
    <w:basedOn w:val="BaseText"/>
    <w:rsid w:val="006B7B9F"/>
    <w:pPr>
      <w:spacing w:after="60"/>
    </w:pPr>
  </w:style>
  <w:style w:type="paragraph" w:customStyle="1" w:styleId="1-140aCollaboratorsLine">
    <w:name w:val="1-140a_Collaborators_Line"/>
    <w:basedOn w:val="BaseText"/>
    <w:rsid w:val="006B7B9F"/>
    <w:pPr>
      <w:spacing w:after="60"/>
    </w:pPr>
  </w:style>
  <w:style w:type="paragraph" w:customStyle="1" w:styleId="4-12bAppendixReferenceHead">
    <w:name w:val="4-12b_Appendix_Reference_Head"/>
    <w:basedOn w:val="4-12ReferenceHead"/>
    <w:next w:val="4-13References"/>
    <w:rsid w:val="006B7B9F"/>
    <w:pPr>
      <w:autoSpaceDE w:val="0"/>
      <w:autoSpaceDN w:val="0"/>
      <w:adjustRightInd w:val="0"/>
    </w:pPr>
  </w:style>
  <w:style w:type="paragraph" w:styleId="TOC4">
    <w:name w:val="toc 4"/>
    <w:basedOn w:val="Normal"/>
    <w:next w:val="Normal"/>
    <w:uiPriority w:val="39"/>
    <w:unhideWhenUsed/>
    <w:rsid w:val="006B7B9F"/>
    <w:pPr>
      <w:tabs>
        <w:tab w:val="right" w:leader="dot" w:pos="9360"/>
      </w:tabs>
      <w:ind w:left="1728" w:right="720" w:hanging="576"/>
    </w:pPr>
  </w:style>
  <w:style w:type="paragraph" w:styleId="TOC5">
    <w:name w:val="toc 5"/>
    <w:basedOn w:val="Normal"/>
    <w:next w:val="Normal"/>
    <w:uiPriority w:val="39"/>
    <w:unhideWhenUsed/>
    <w:rsid w:val="006B7B9F"/>
    <w:pPr>
      <w:tabs>
        <w:tab w:val="right" w:leader="dot" w:pos="9360"/>
      </w:tabs>
      <w:ind w:left="2160" w:right="720" w:hanging="576"/>
    </w:pPr>
  </w:style>
  <w:style w:type="paragraph" w:styleId="TOC6">
    <w:name w:val="toc 6"/>
    <w:basedOn w:val="Normal"/>
    <w:next w:val="Normal"/>
    <w:uiPriority w:val="39"/>
    <w:unhideWhenUsed/>
    <w:rsid w:val="006B7B9F"/>
    <w:pPr>
      <w:tabs>
        <w:tab w:val="right" w:leader="dot" w:pos="9360"/>
      </w:tabs>
      <w:ind w:left="2592" w:right="720" w:hanging="576"/>
    </w:pPr>
  </w:style>
  <w:style w:type="paragraph" w:styleId="TOC7">
    <w:name w:val="toc 7"/>
    <w:basedOn w:val="Normal"/>
    <w:next w:val="Normal"/>
    <w:uiPriority w:val="39"/>
    <w:unhideWhenUsed/>
    <w:rsid w:val="006B7B9F"/>
    <w:pPr>
      <w:tabs>
        <w:tab w:val="right" w:leader="dot" w:pos="9360"/>
      </w:tabs>
      <w:ind w:left="3024" w:right="720" w:hanging="576"/>
    </w:pPr>
  </w:style>
  <w:style w:type="paragraph" w:styleId="TOC8">
    <w:name w:val="toc 8"/>
    <w:basedOn w:val="Normal"/>
    <w:next w:val="Normal"/>
    <w:uiPriority w:val="39"/>
    <w:unhideWhenUsed/>
    <w:rsid w:val="006B7B9F"/>
    <w:pPr>
      <w:tabs>
        <w:tab w:val="right" w:leader="dot" w:pos="9360"/>
      </w:tabs>
      <w:ind w:left="3600" w:right="720" w:hanging="576"/>
    </w:pPr>
  </w:style>
  <w:style w:type="paragraph" w:styleId="TOC9">
    <w:name w:val="toc 9"/>
    <w:basedOn w:val="Normal"/>
    <w:next w:val="Normal"/>
    <w:uiPriority w:val="39"/>
    <w:unhideWhenUsed/>
    <w:rsid w:val="006B7B9F"/>
    <w:pPr>
      <w:tabs>
        <w:tab w:val="right" w:leader="dot" w:pos="9360"/>
      </w:tabs>
      <w:ind w:left="3888" w:right="720" w:hanging="576"/>
    </w:pPr>
  </w:style>
  <w:style w:type="paragraph" w:customStyle="1" w:styleId="ContentsHeading">
    <w:name w:val="Contents Heading"/>
    <w:basedOn w:val="Normal"/>
    <w:link w:val="ContentsHeadingChar"/>
    <w:qFormat/>
    <w:rsid w:val="00AC7404"/>
    <w:pPr>
      <w:spacing w:after="240"/>
      <w:jc w:val="center"/>
    </w:pPr>
    <w:rPr>
      <w:rFonts w:ascii="Arial" w:hAnsi="Arial" w:cs="Arial"/>
      <w:b/>
      <w:sz w:val="28"/>
      <w:szCs w:val="28"/>
    </w:rPr>
  </w:style>
  <w:style w:type="character" w:customStyle="1" w:styleId="ContentsHeadingChar">
    <w:name w:val="Contents Heading Char"/>
    <w:link w:val="ContentsHeading"/>
    <w:rsid w:val="00AC7404"/>
    <w:rPr>
      <w:rFonts w:ascii="Arial" w:eastAsia="Times New Roman" w:hAnsi="Arial" w:cs="Arial"/>
      <w:b/>
      <w:sz w:val="28"/>
      <w:szCs w:val="28"/>
    </w:rPr>
  </w:style>
  <w:style w:type="table" w:customStyle="1" w:styleId="NTP1">
    <w:name w:val="NTP1"/>
    <w:basedOn w:val="TableNormal"/>
    <w:next w:val="TableGrid"/>
    <w:uiPriority w:val="59"/>
    <w:unhideWhenUsed/>
    <w:rsid w:val="00655C6A"/>
    <w:rPr>
      <w:rFonts w:eastAsia="Calibri"/>
      <w:szCs w:val="20"/>
    </w:rPr>
    <w:tblPr>
      <w:tblBorders>
        <w:top w:val="single" w:sz="4" w:space="0" w:color="auto"/>
        <w:bottom w:val="single" w:sz="4" w:space="0" w:color="auto"/>
      </w:tblBorders>
      <w:tblCellMar>
        <w:left w:w="58" w:type="dxa"/>
        <w:right w:w="58" w:type="dxa"/>
      </w:tblCellMar>
    </w:tblPr>
    <w:tblStylePr w:type="firstRow">
      <w:pPr>
        <w:jc w:val="center"/>
      </w:pPr>
      <w:tblPr/>
      <w:tcPr>
        <w:tcBorders>
          <w:top w:val="single" w:sz="4" w:space="0" w:color="auto"/>
          <w:bottom w:val="single" w:sz="4" w:space="0" w:color="auto"/>
        </w:tcBorders>
      </w:tcPr>
    </w:tblStylePr>
  </w:style>
  <w:style w:type="paragraph" w:customStyle="1" w:styleId="Bullet1">
    <w:name w:val="Bullet 1"/>
    <w:basedOn w:val="Normal"/>
    <w:qFormat/>
    <w:rsid w:val="00D7621B"/>
    <w:pPr>
      <w:numPr>
        <w:numId w:val="2"/>
      </w:numPr>
      <w:tabs>
        <w:tab w:val="clear" w:pos="720"/>
      </w:tabs>
      <w:ind w:left="360"/>
      <w:textAlignment w:val="center"/>
    </w:pPr>
    <w:rPr>
      <w:rFonts w:asciiTheme="minorHAnsi" w:eastAsiaTheme="minorHAnsi" w:hAnsiTheme="minorHAnsi" w:cstheme="minorBidi"/>
      <w:b/>
    </w:rPr>
  </w:style>
  <w:style w:type="paragraph" w:customStyle="1" w:styleId="Bullet2">
    <w:name w:val="Bullet 2"/>
    <w:basedOn w:val="Normal"/>
    <w:rsid w:val="00D7621B"/>
    <w:pPr>
      <w:numPr>
        <w:ilvl w:val="1"/>
        <w:numId w:val="2"/>
      </w:numPr>
      <w:tabs>
        <w:tab w:val="clear" w:pos="936"/>
      </w:tabs>
      <w:spacing w:before="60"/>
      <w:ind w:left="634"/>
      <w:textAlignment w:val="center"/>
    </w:pPr>
    <w:rPr>
      <w:rFonts w:cs="Calibri"/>
    </w:rPr>
  </w:style>
  <w:style w:type="paragraph" w:customStyle="1" w:styleId="Bullet3">
    <w:name w:val="Bullet 3"/>
    <w:basedOn w:val="Normal"/>
    <w:rsid w:val="00D7621B"/>
    <w:pPr>
      <w:numPr>
        <w:ilvl w:val="2"/>
        <w:numId w:val="2"/>
      </w:numPr>
      <w:ind w:left="945"/>
    </w:pPr>
    <w:rPr>
      <w:rFonts w:asciiTheme="minorHAnsi" w:eastAsiaTheme="minorHAnsi" w:hAnsiTheme="minorHAnsi" w:cstheme="minorBidi"/>
    </w:rPr>
  </w:style>
  <w:style w:type="paragraph" w:customStyle="1" w:styleId="0-01aAbbreviationsTitleFront">
    <w:name w:val="0-01a_Abbreviations_TitleFront"/>
    <w:basedOn w:val="BaseHeading"/>
    <w:rsid w:val="006B7B9F"/>
    <w:pPr>
      <w:spacing w:after="240"/>
      <w:jc w:val="center"/>
    </w:pPr>
    <w:rPr>
      <w:b/>
    </w:rPr>
  </w:style>
  <w:style w:type="paragraph" w:customStyle="1" w:styleId="0-01bAbbreviationsTitleBack">
    <w:name w:val="0-01b_Abbreviations_TitleBack"/>
    <w:basedOn w:val="0-01aAbbreviationsTitleFront"/>
    <w:rsid w:val="006B7B9F"/>
  </w:style>
  <w:style w:type="paragraph" w:customStyle="1" w:styleId="0-32aFigGraphic">
    <w:name w:val="0-32a_Fig_Graphic"/>
    <w:basedOn w:val="BaseText"/>
    <w:rsid w:val="006B7B9F"/>
  </w:style>
  <w:style w:type="paragraph" w:customStyle="1" w:styleId="1-10eAuthorContributions">
    <w:name w:val="1-10e_Author_Contributions"/>
    <w:basedOn w:val="BaseText"/>
    <w:rsid w:val="006B7B9F"/>
    <w:rPr>
      <w:i/>
    </w:rPr>
  </w:style>
  <w:style w:type="paragraph" w:customStyle="1" w:styleId="1-24bFrontMatterHead3">
    <w:name w:val="1-24b_FrontMatter_Head3"/>
    <w:basedOn w:val="BaseHeading"/>
    <w:rsid w:val="006B7B9F"/>
    <w:pPr>
      <w:outlineLvl w:val="2"/>
    </w:pPr>
    <w:rPr>
      <w:b/>
      <w:i/>
      <w:sz w:val="22"/>
    </w:rPr>
  </w:style>
  <w:style w:type="paragraph" w:customStyle="1" w:styleId="1-24cFrontMatterHead4">
    <w:name w:val="1-24c_FrontMatter_Head4"/>
    <w:basedOn w:val="BaseHeading"/>
    <w:rsid w:val="006B7B9F"/>
    <w:pPr>
      <w:outlineLvl w:val="3"/>
    </w:pPr>
    <w:rPr>
      <w:i/>
      <w:sz w:val="22"/>
    </w:rPr>
  </w:style>
  <w:style w:type="paragraph" w:customStyle="1" w:styleId="4-01bGlossaryHeadBack">
    <w:name w:val="4-01b_Glossary_HeadBack"/>
    <w:basedOn w:val="BaseHeading"/>
    <w:rsid w:val="006B7B9F"/>
    <w:pPr>
      <w:spacing w:after="240"/>
      <w:jc w:val="center"/>
    </w:pPr>
    <w:rPr>
      <w:rFonts w:eastAsia="SimSun"/>
      <w:b/>
      <w:lang w:eastAsia="zh-CN"/>
    </w:rPr>
  </w:style>
  <w:style w:type="paragraph" w:customStyle="1" w:styleId="4-01aGlossaryHeadFront">
    <w:name w:val="4-01a_Glossary_HeadFront"/>
    <w:basedOn w:val="4-01bGlossaryHeadBack"/>
    <w:rsid w:val="006B7B9F"/>
  </w:style>
  <w:style w:type="paragraph" w:customStyle="1" w:styleId="4-10aAcknowledgementHeadFront">
    <w:name w:val="4-10a_Acknowledgement_HeadFront"/>
    <w:basedOn w:val="BaseHeading"/>
    <w:next w:val="4-11Acknowledgement"/>
    <w:rsid w:val="006B7B9F"/>
    <w:pPr>
      <w:spacing w:before="240" w:after="280"/>
    </w:pPr>
    <w:rPr>
      <w:b/>
    </w:rPr>
  </w:style>
  <w:style w:type="paragraph" w:customStyle="1" w:styleId="NTPAppendixListofTablesHeading">
    <w:name w:val="NTP Appendix List of Tables Heading"/>
    <w:basedOn w:val="Normal"/>
    <w:link w:val="NTPAppendixListofTablesHeadingChar"/>
    <w:qFormat/>
    <w:rsid w:val="006B7B9F"/>
    <w:pPr>
      <w:keepNext/>
      <w:spacing w:before="240" w:after="120"/>
      <w:outlineLvl w:val="0"/>
    </w:pPr>
    <w:rPr>
      <w:rFonts w:ascii="Arial" w:hAnsi="Arial"/>
      <w:b/>
      <w:sz w:val="32"/>
      <w:szCs w:val="28"/>
    </w:rPr>
  </w:style>
  <w:style w:type="character" w:customStyle="1" w:styleId="NTPAppendixListofTablesHeadingChar">
    <w:name w:val="NTP Appendix List of Tables Heading Char"/>
    <w:link w:val="NTPAppendixListofTablesHeading"/>
    <w:rsid w:val="006B7B9F"/>
    <w:rPr>
      <w:rFonts w:ascii="Arial" w:eastAsia="Times New Roman" w:hAnsi="Arial"/>
      <w:b/>
      <w:sz w:val="32"/>
      <w:szCs w:val="28"/>
    </w:rPr>
  </w:style>
  <w:style w:type="paragraph" w:customStyle="1" w:styleId="NTPAppendixListofFiguresHeading">
    <w:name w:val="NTP Appendix List of Figures Heading"/>
    <w:basedOn w:val="NTPAppendixListofTablesHeading"/>
    <w:link w:val="NTPAppendixListofFiguresHeadingChar"/>
    <w:qFormat/>
    <w:rsid w:val="006B7B9F"/>
  </w:style>
  <w:style w:type="character" w:customStyle="1" w:styleId="NTPAppendixListofFiguresHeadingChar">
    <w:name w:val="NTP Appendix List of Figures Heading Char"/>
    <w:link w:val="NTPAppendixListofFiguresHeading"/>
    <w:rsid w:val="006B7B9F"/>
    <w:rPr>
      <w:rFonts w:ascii="Arial" w:eastAsia="Times New Roman" w:hAnsi="Arial"/>
      <w:b/>
      <w:sz w:val="32"/>
      <w:szCs w:val="28"/>
    </w:rPr>
  </w:style>
  <w:style w:type="paragraph" w:customStyle="1" w:styleId="NTPContentsHeading">
    <w:name w:val="NTP Contents Heading"/>
    <w:basedOn w:val="Normal"/>
    <w:link w:val="NTPContentsHeadingChar"/>
    <w:qFormat/>
    <w:rsid w:val="006B7B9F"/>
    <w:pPr>
      <w:spacing w:after="240"/>
      <w:jc w:val="center"/>
    </w:pPr>
    <w:rPr>
      <w:rFonts w:ascii="Arial" w:hAnsi="Arial" w:cs="Arial"/>
      <w:b/>
      <w:sz w:val="32"/>
      <w:szCs w:val="28"/>
    </w:rPr>
  </w:style>
  <w:style w:type="character" w:customStyle="1" w:styleId="NTPContentsHeadingChar">
    <w:name w:val="NTP Contents Heading Char"/>
    <w:link w:val="NTPContentsHeading"/>
    <w:rsid w:val="006B7B9F"/>
    <w:rPr>
      <w:rFonts w:ascii="Arial" w:eastAsia="Times New Roman" w:hAnsi="Arial" w:cs="Arial"/>
      <w:b/>
      <w:sz w:val="32"/>
      <w:szCs w:val="28"/>
    </w:rPr>
  </w:style>
  <w:style w:type="paragraph" w:customStyle="1" w:styleId="NTPHeaderDraft">
    <w:name w:val="NTP Header Draft"/>
    <w:basedOn w:val="Normal"/>
    <w:link w:val="NTPHeaderDraftChar"/>
    <w:qFormat/>
    <w:rsid w:val="006B7B9F"/>
    <w:pPr>
      <w:tabs>
        <w:tab w:val="right" w:pos="9348"/>
      </w:tabs>
      <w:textAlignment w:val="center"/>
    </w:pPr>
    <w:rPr>
      <w:rFonts w:cs="Arial"/>
      <w:szCs w:val="20"/>
    </w:rPr>
  </w:style>
  <w:style w:type="character" w:customStyle="1" w:styleId="NTPHeaderDraftChar">
    <w:name w:val="NTP Header Draft Char"/>
    <w:link w:val="NTPHeaderDraft"/>
    <w:rsid w:val="006B7B9F"/>
    <w:rPr>
      <w:rFonts w:eastAsia="Times New Roman" w:cs="Arial"/>
      <w:szCs w:val="20"/>
    </w:rPr>
  </w:style>
  <w:style w:type="paragraph" w:customStyle="1" w:styleId="NTPHeaderFinal">
    <w:name w:val="NTP Header Final"/>
    <w:basedOn w:val="Header"/>
    <w:link w:val="NTPHeaderFinalChar"/>
    <w:qFormat/>
    <w:rsid w:val="006B7B9F"/>
    <w:pPr>
      <w:tabs>
        <w:tab w:val="clear" w:pos="4680"/>
        <w:tab w:val="clear" w:pos="9360"/>
      </w:tabs>
      <w:jc w:val="center"/>
    </w:pPr>
  </w:style>
  <w:style w:type="character" w:customStyle="1" w:styleId="NTPHeaderFinalChar">
    <w:name w:val="NTP Header Final Char"/>
    <w:link w:val="NTPHeaderFinal"/>
    <w:rsid w:val="006B7B9F"/>
    <w:rPr>
      <w:rFonts w:eastAsia="Times New Roman"/>
    </w:rPr>
  </w:style>
  <w:style w:type="paragraph" w:styleId="TableofAuthorities">
    <w:name w:val="table of authorities"/>
    <w:basedOn w:val="Normal"/>
    <w:next w:val="Normal"/>
    <w:uiPriority w:val="99"/>
    <w:unhideWhenUsed/>
    <w:rsid w:val="006B7B9F"/>
    <w:pPr>
      <w:tabs>
        <w:tab w:val="right" w:leader="dot" w:pos="9360"/>
      </w:tabs>
      <w:ind w:left="1166" w:right="720" w:hanging="1166"/>
    </w:p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7F204E"/>
    <w:rPr>
      <w:color w:val="605E5C"/>
      <w:shd w:val="clear" w:color="auto" w:fill="E1DFDD"/>
    </w:rPr>
  </w:style>
  <w:style w:type="paragraph" w:customStyle="1" w:styleId="History">
    <w:name w:val="History"/>
    <w:basedOn w:val="BaseText"/>
    <w:rsid w:val="00025853"/>
  </w:style>
  <w:style w:type="paragraph" w:customStyle="1" w:styleId="NTPBacklogDisclaimer">
    <w:name w:val="NTP Backlog Disclaimer"/>
    <w:basedOn w:val="Normal"/>
    <w:link w:val="NTPBacklogDisclaimerChar"/>
    <w:qFormat/>
    <w:rsid w:val="006B7B9F"/>
    <w:pPr>
      <w:jc w:val="center"/>
    </w:pPr>
  </w:style>
  <w:style w:type="character" w:customStyle="1" w:styleId="NTPBacklogDisclaimerChar">
    <w:name w:val="NTP Backlog Disclaimer Char"/>
    <w:link w:val="NTPBacklogDisclaimer"/>
    <w:rsid w:val="006B7B9F"/>
    <w:rPr>
      <w:rFonts w:eastAsia="Times New Roman"/>
    </w:rPr>
  </w:style>
  <w:style w:type="paragraph" w:customStyle="1" w:styleId="zza2">
    <w:name w:val="zza2"/>
    <w:basedOn w:val="Normal"/>
    <w:rsid w:val="00025853"/>
  </w:style>
  <w:style w:type="paragraph" w:customStyle="1" w:styleId="zza3">
    <w:name w:val="zza3"/>
    <w:basedOn w:val="Normal"/>
    <w:rsid w:val="00025853"/>
  </w:style>
  <w:style w:type="paragraph" w:customStyle="1" w:styleId="EndNoteBibliographyTitle">
    <w:name w:val="EndNote Bibliography Title"/>
    <w:basedOn w:val="Normal"/>
    <w:link w:val="EndNoteBibliographyTitleChar"/>
    <w:rsid w:val="003C764D"/>
    <w:pPr>
      <w:jc w:val="center"/>
    </w:pPr>
    <w:rPr>
      <w:noProof/>
    </w:rPr>
  </w:style>
  <w:style w:type="character" w:customStyle="1" w:styleId="BaseHeadingChar">
    <w:name w:val="Base_Heading Char"/>
    <w:basedOn w:val="DefaultParagraphFont"/>
    <w:link w:val="BaseHeading"/>
    <w:rsid w:val="003C764D"/>
    <w:rPr>
      <w:rFonts w:ascii="Arial" w:eastAsia="Times New Roman" w:hAnsi="Arial"/>
      <w:sz w:val="28"/>
    </w:rPr>
  </w:style>
  <w:style w:type="character" w:customStyle="1" w:styleId="1-03ReportTitleChar">
    <w:name w:val="1-03_Report_Title Char"/>
    <w:basedOn w:val="BaseHeadingChar"/>
    <w:link w:val="1-03ReportTitle"/>
    <w:rsid w:val="003C764D"/>
    <w:rPr>
      <w:rFonts w:ascii="Arial" w:eastAsia="Times New Roman" w:hAnsi="Arial"/>
      <w:b/>
      <w:sz w:val="40"/>
    </w:rPr>
  </w:style>
  <w:style w:type="character" w:customStyle="1" w:styleId="EndNoteBibliographyTitleChar">
    <w:name w:val="EndNote Bibliography Title Char"/>
    <w:basedOn w:val="1-03ReportTitleChar"/>
    <w:link w:val="EndNoteBibliographyTitle"/>
    <w:rsid w:val="003C764D"/>
    <w:rPr>
      <w:rFonts w:ascii="Arial" w:eastAsia="Calibri" w:hAnsi="Arial"/>
      <w:b w:val="0"/>
      <w:noProof/>
      <w:sz w:val="40"/>
      <w:szCs w:val="22"/>
    </w:rPr>
  </w:style>
  <w:style w:type="paragraph" w:customStyle="1" w:styleId="EndNoteBibliography">
    <w:name w:val="EndNote Bibliography"/>
    <w:basedOn w:val="Normal"/>
    <w:link w:val="EndNoteBibliographyChar"/>
    <w:rsid w:val="003C764D"/>
    <w:rPr>
      <w:noProof/>
    </w:rPr>
  </w:style>
  <w:style w:type="character" w:customStyle="1" w:styleId="EndNoteBibliographyChar">
    <w:name w:val="EndNote Bibliography Char"/>
    <w:basedOn w:val="1-03ReportTitleChar"/>
    <w:link w:val="EndNoteBibliography"/>
    <w:rsid w:val="003C764D"/>
    <w:rPr>
      <w:rFonts w:ascii="Arial" w:eastAsia="Calibri" w:hAnsi="Arial"/>
      <w:b w:val="0"/>
      <w:noProof/>
      <w:sz w:val="40"/>
      <w:szCs w:val="22"/>
    </w:rPr>
  </w:style>
  <w:style w:type="character" w:styleId="Strong">
    <w:name w:val="Strong"/>
    <w:basedOn w:val="DefaultParagraphFont"/>
    <w:uiPriority w:val="22"/>
    <w:qFormat/>
    <w:rsid w:val="00B944EA"/>
    <w:rPr>
      <w:b/>
      <w:bCs/>
    </w:rPr>
  </w:style>
  <w:style w:type="paragraph" w:customStyle="1" w:styleId="NTPPublisherLocation">
    <w:name w:val="NTP Publisher Location"/>
    <w:basedOn w:val="1-09PublicationDepartment"/>
    <w:qFormat/>
    <w:rsid w:val="006B7B9F"/>
    <w:pPr>
      <w:spacing w:before="320"/>
    </w:pPr>
  </w:style>
  <w:style w:type="table" w:styleId="GridTable1Light">
    <w:name w:val="Grid Table 1 Light"/>
    <w:basedOn w:val="TableNormal"/>
    <w:uiPriority w:val="46"/>
    <w:rsid w:val="00331DE2"/>
    <w:tblPr>
      <w:tblStyleRowBandSize w:val="1"/>
      <w:tblStyleColBandSize w:val="1"/>
      <w:tblBorders>
        <w:top w:val="single" w:sz="4" w:space="0" w:color="999999" w:themeColor="text1" w:themeTint="66"/>
        <w:left w:val="single" w:sz="4" w:space="0" w:color="999999" w:themeColor="text1" w:themeTint="66"/>
        <w:bottom w:val="single" w:sz="4" w:space="0" w:color="999999" w:themeColor="text1" w:themeTint="66"/>
        <w:right w:val="single" w:sz="4" w:space="0" w:color="999999" w:themeColor="text1" w:themeTint="66"/>
        <w:insideH w:val="single" w:sz="4" w:space="0" w:color="999999" w:themeColor="text1" w:themeTint="66"/>
        <w:insideV w:val="single" w:sz="4" w:space="0" w:color="999999" w:themeColor="text1" w:themeTint="66"/>
      </w:tblBorders>
    </w:tblPr>
    <w:tblStylePr w:type="firstRow">
      <w:rPr>
        <w:b/>
        <w:bCs/>
      </w:rPr>
      <w:tblPr/>
      <w:tcPr>
        <w:tcBorders>
          <w:bottom w:val="single" w:sz="12" w:space="0" w:color="666666" w:themeColor="text1" w:themeTint="99"/>
        </w:tcBorders>
      </w:tcPr>
    </w:tblStylePr>
    <w:tblStylePr w:type="lastRow">
      <w:rPr>
        <w:b/>
        <w:bCs/>
      </w:rPr>
      <w:tblPr/>
      <w:tcPr>
        <w:tcBorders>
          <w:top w:val="double" w:sz="2" w:space="0" w:color="666666" w:themeColor="tex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  <w:style w:type="character" w:customStyle="1" w:styleId="st">
    <w:name w:val="st"/>
    <w:basedOn w:val="DefaultParagraphFont"/>
    <w:rsid w:val="00F66660"/>
  </w:style>
  <w:style w:type="character" w:customStyle="1" w:styleId="f">
    <w:name w:val="f"/>
    <w:basedOn w:val="DefaultParagraphFont"/>
    <w:rsid w:val="00F66660"/>
  </w:style>
  <w:style w:type="paragraph" w:customStyle="1" w:styleId="FigTitle">
    <w:name w:val="Fig_Title"/>
    <w:basedOn w:val="BaseText"/>
    <w:rsid w:val="00025853"/>
    <w:rPr>
      <w:b/>
    </w:rPr>
  </w:style>
  <w:style w:type="paragraph" w:customStyle="1" w:styleId="FinancialDisclosure">
    <w:name w:val="Financial_Disclosure"/>
    <w:basedOn w:val="BaseText"/>
    <w:rsid w:val="00025853"/>
  </w:style>
  <w:style w:type="paragraph" w:customStyle="1" w:styleId="FinancialDisclosureHead">
    <w:name w:val="Financial_Disclosure_Head"/>
    <w:basedOn w:val="BaseHeading"/>
    <w:rsid w:val="00025853"/>
  </w:style>
  <w:style w:type="paragraph" w:customStyle="1" w:styleId="FrontMatterHead2">
    <w:name w:val="FrontMatter_Head2"/>
    <w:basedOn w:val="BaseHeading"/>
    <w:rsid w:val="00025853"/>
  </w:style>
  <w:style w:type="character" w:customStyle="1" w:styleId="Heading1Char">
    <w:name w:val="Heading 1 Char"/>
    <w:link w:val="Heading1"/>
    <w:rsid w:val="006B7B9F"/>
    <w:rPr>
      <w:rFonts w:ascii="Arial" w:eastAsia="Times New Roman" w:hAnsi="Arial" w:cs="Arial"/>
      <w:b/>
      <w:bCs/>
      <w:kern w:val="32"/>
      <w:sz w:val="32"/>
      <w:szCs w:val="32"/>
    </w:rPr>
  </w:style>
  <w:style w:type="paragraph" w:styleId="ListParagraph">
    <w:name w:val="List Paragraph"/>
    <w:basedOn w:val="Normal"/>
    <w:uiPriority w:val="34"/>
    <w:rsid w:val="006B7B9F"/>
    <w:pPr>
      <w:ind w:left="720"/>
      <w:contextualSpacing/>
    </w:pPr>
  </w:style>
  <w:style w:type="paragraph" w:customStyle="1" w:styleId="NTPLaySummaryHead">
    <w:name w:val="NTP Lay Summary Head"/>
    <w:basedOn w:val="NTPContentsHeading"/>
    <w:link w:val="NTPLaySummaryHeadChar"/>
    <w:qFormat/>
    <w:rsid w:val="006B7B9F"/>
    <w:pPr>
      <w:keepNext/>
      <w:pageBreakBefore/>
    </w:pPr>
    <w:rPr>
      <w:szCs w:val="36"/>
    </w:rPr>
  </w:style>
  <w:style w:type="character" w:customStyle="1" w:styleId="NTPLaySummaryHeadChar">
    <w:name w:val="NTP Lay Summary Head Char"/>
    <w:link w:val="NTPLaySummaryHead"/>
    <w:rsid w:val="006B7B9F"/>
    <w:rPr>
      <w:rFonts w:ascii="Arial" w:eastAsia="Times New Roman" w:hAnsi="Arial" w:cs="Arial"/>
      <w:b/>
      <w:sz w:val="32"/>
      <w:szCs w:val="36"/>
    </w:rPr>
  </w:style>
  <w:style w:type="paragraph" w:customStyle="1" w:styleId="NTPLaySummaryBodyText">
    <w:name w:val="NTP Lay Summary Body Text"/>
    <w:basedOn w:val="NTPLaySummaryHead"/>
    <w:link w:val="NTPLaySummaryBodyTextChar"/>
    <w:qFormat/>
    <w:rsid w:val="006B7B9F"/>
    <w:pPr>
      <w:pageBreakBefore w:val="0"/>
      <w:spacing w:after="120"/>
      <w:jc w:val="left"/>
    </w:pPr>
    <w:rPr>
      <w:rFonts w:ascii="Times New Roman" w:hAnsi="Times New Roman" w:cs="Times New Roman"/>
      <w:b w:val="0"/>
      <w:sz w:val="24"/>
      <w:szCs w:val="24"/>
    </w:rPr>
  </w:style>
  <w:style w:type="character" w:customStyle="1" w:styleId="NTPLaySummaryBodyTextChar">
    <w:name w:val="NTP Lay Summary Body Text Char"/>
    <w:link w:val="NTPLaySummaryBodyText"/>
    <w:rsid w:val="006B7B9F"/>
    <w:rPr>
      <w:rFonts w:eastAsia="Times New Roman"/>
    </w:rPr>
  </w:style>
  <w:style w:type="paragraph" w:customStyle="1" w:styleId="NTPLaySummaryHeading1">
    <w:name w:val="NTP Lay Summary Heading 1"/>
    <w:basedOn w:val="NTPLaySummaryHead"/>
    <w:link w:val="NTPLaySummaryHeading1Char"/>
    <w:rsid w:val="006B7B9F"/>
    <w:pPr>
      <w:spacing w:after="120"/>
      <w:jc w:val="left"/>
    </w:pPr>
    <w:rPr>
      <w:rFonts w:ascii="Times New Roman" w:hAnsi="Times New Roman" w:cs="Times New Roman"/>
      <w:sz w:val="24"/>
      <w:szCs w:val="24"/>
    </w:rPr>
  </w:style>
  <w:style w:type="character" w:customStyle="1" w:styleId="NTPLaySummaryHeading1Char">
    <w:name w:val="NTP Lay Summary Heading 1 Char"/>
    <w:link w:val="NTPLaySummaryHeading1"/>
    <w:rsid w:val="006B7B9F"/>
    <w:rPr>
      <w:rFonts w:eastAsia="Times New Roman"/>
      <w:b/>
    </w:rPr>
  </w:style>
  <w:style w:type="character" w:customStyle="1" w:styleId="UnresolvedMention2">
    <w:name w:val="Unresolved Mention2"/>
    <w:basedOn w:val="DefaultParagraphFont"/>
    <w:uiPriority w:val="99"/>
    <w:semiHidden/>
    <w:unhideWhenUsed/>
    <w:rsid w:val="00CB4B2C"/>
    <w:rPr>
      <w:color w:val="605E5C"/>
      <w:shd w:val="clear" w:color="auto" w:fill="E1DFDD"/>
    </w:rPr>
  </w:style>
  <w:style w:type="paragraph" w:customStyle="1" w:styleId="bmdsTblBody">
    <w:name w:val="bmdsTblBody"/>
    <w:basedOn w:val="Normal"/>
    <w:qFormat/>
    <w:rsid w:val="000F3BD2"/>
    <w:rPr>
      <w:rFonts w:eastAsiaTheme="minorHAnsi" w:cstheme="minorBidi"/>
      <w:sz w:val="18"/>
    </w:rPr>
  </w:style>
  <w:style w:type="paragraph" w:customStyle="1" w:styleId="bmdsTblFootnote">
    <w:name w:val="bmdsTblFootnote"/>
    <w:basedOn w:val="bmdsTblBody"/>
    <w:qFormat/>
    <w:rsid w:val="000F3BD2"/>
  </w:style>
  <w:style w:type="paragraph" w:customStyle="1" w:styleId="bmdsTblHeader">
    <w:name w:val="bmdsTblHeader"/>
    <w:basedOn w:val="bmdsTblBody"/>
    <w:qFormat/>
    <w:rsid w:val="000F3BD2"/>
    <w:rPr>
      <w:b/>
    </w:rPr>
  </w:style>
  <w:style w:type="character" w:customStyle="1" w:styleId="tgrc">
    <w:name w:val="tgrc"/>
    <w:basedOn w:val="DefaultParagraphFont"/>
    <w:rsid w:val="00AD6980"/>
  </w:style>
  <w:style w:type="character" w:customStyle="1" w:styleId="ListBulletChar">
    <w:name w:val="List Bullet Char"/>
    <w:link w:val="ListBullet"/>
    <w:uiPriority w:val="99"/>
    <w:locked/>
    <w:rsid w:val="00CD628C"/>
    <w:rPr>
      <w:rFonts w:eastAsiaTheme="minorEastAsia"/>
    </w:rPr>
  </w:style>
  <w:style w:type="paragraph" w:styleId="ListBullet">
    <w:name w:val="List Bullet"/>
    <w:basedOn w:val="ListNumber"/>
    <w:link w:val="ListBulletChar"/>
    <w:uiPriority w:val="99"/>
    <w:qFormat/>
    <w:rsid w:val="00CD628C"/>
    <w:pPr>
      <w:numPr>
        <w:numId w:val="4"/>
      </w:numPr>
      <w:autoSpaceDE w:val="0"/>
      <w:autoSpaceDN w:val="0"/>
      <w:adjustRightInd w:val="0"/>
      <w:spacing w:after="60"/>
      <w:contextualSpacing w:val="0"/>
    </w:pPr>
    <w:rPr>
      <w:rFonts w:eastAsiaTheme="minorEastAsia"/>
    </w:rPr>
  </w:style>
  <w:style w:type="numbering" w:customStyle="1" w:styleId="Style2">
    <w:name w:val="Style2"/>
    <w:uiPriority w:val="99"/>
    <w:rsid w:val="00CD628C"/>
    <w:pPr>
      <w:numPr>
        <w:numId w:val="4"/>
      </w:numPr>
    </w:pPr>
  </w:style>
  <w:style w:type="paragraph" w:styleId="ListNumber">
    <w:name w:val="List Number"/>
    <w:basedOn w:val="Normal"/>
    <w:rsid w:val="00CD628C"/>
    <w:pPr>
      <w:tabs>
        <w:tab w:val="num" w:pos="720"/>
      </w:tabs>
      <w:ind w:left="720" w:hanging="720"/>
      <w:contextualSpacing/>
    </w:pPr>
  </w:style>
  <w:style w:type="character" w:customStyle="1" w:styleId="normaltextrun">
    <w:name w:val="normaltextrun"/>
    <w:basedOn w:val="DefaultParagraphFont"/>
    <w:rsid w:val="00B305CD"/>
  </w:style>
  <w:style w:type="character" w:styleId="UnresolvedMention">
    <w:name w:val="Unresolved Mention"/>
    <w:basedOn w:val="DefaultParagraphFont"/>
    <w:uiPriority w:val="99"/>
    <w:semiHidden/>
    <w:unhideWhenUsed/>
    <w:rsid w:val="007F01B8"/>
    <w:rPr>
      <w:color w:val="605E5C"/>
      <w:shd w:val="clear" w:color="auto" w:fill="E1DFDD"/>
    </w:rPr>
  </w:style>
  <w:style w:type="paragraph" w:customStyle="1" w:styleId="0-29cTableBody4points">
    <w:name w:val="0-29c_Table_Body_4points"/>
    <w:basedOn w:val="0-29TableBody"/>
    <w:qFormat/>
    <w:rsid w:val="006B7B9F"/>
    <w:pPr>
      <w:spacing w:after="80"/>
    </w:pPr>
  </w:style>
  <w:style w:type="paragraph" w:customStyle="1" w:styleId="0-29dTableBody2points">
    <w:name w:val="0-29d_Table_Body_2points"/>
    <w:basedOn w:val="0-29TableBody"/>
    <w:qFormat/>
    <w:rsid w:val="006B7B9F"/>
    <w:pPr>
      <w:spacing w:after="40"/>
    </w:pPr>
  </w:style>
  <w:style w:type="paragraph" w:customStyle="1" w:styleId="1-13aLevelsofEvidenceHead">
    <w:name w:val="1-13a_Levels_of_Evidence_Head"/>
    <w:basedOn w:val="BaseHeading"/>
    <w:qFormat/>
    <w:rsid w:val="006B7B9F"/>
    <w:pPr>
      <w:autoSpaceDE w:val="0"/>
      <w:autoSpaceDN w:val="0"/>
      <w:adjustRightInd w:val="0"/>
      <w:spacing w:before="240" w:after="240"/>
      <w:jc w:val="center"/>
    </w:pPr>
    <w:rPr>
      <w:b/>
      <w:sz w:val="32"/>
    </w:rPr>
  </w:style>
  <w:style w:type="paragraph" w:customStyle="1" w:styleId="4-09aSupplementaryMaterialTitle">
    <w:name w:val="4-09a_Supplementary_Material_Title"/>
    <w:basedOn w:val="BaseText"/>
    <w:qFormat/>
    <w:rsid w:val="006B7B9F"/>
    <w:pPr>
      <w:spacing w:before="180"/>
    </w:pPr>
    <w:rPr>
      <w:b/>
    </w:rPr>
  </w:style>
  <w:style w:type="paragraph" w:customStyle="1" w:styleId="4-09bSupplementaryMaterialLabel">
    <w:name w:val="4-09b_Supplementary_Material_Label"/>
    <w:basedOn w:val="BaseText"/>
    <w:next w:val="Normal"/>
    <w:qFormat/>
    <w:rsid w:val="006B7B9F"/>
    <w:pPr>
      <w:autoSpaceDE w:val="0"/>
      <w:autoSpaceDN w:val="0"/>
      <w:adjustRightInd w:val="0"/>
    </w:pPr>
    <w:rPr>
      <w:b/>
    </w:rPr>
  </w:style>
  <w:style w:type="paragraph" w:customStyle="1" w:styleId="4-09cSupplementaryMaterialFilename">
    <w:name w:val="4-09c_Supplementary_Material_Filename"/>
    <w:basedOn w:val="BaseText"/>
    <w:qFormat/>
    <w:rsid w:val="00547BF0"/>
    <w:pPr>
      <w:autoSpaceDE w:val="0"/>
      <w:autoSpaceDN w:val="0"/>
      <w:adjustRightInd w:val="0"/>
      <w:spacing w:after="180"/>
    </w:pPr>
  </w:style>
  <w:style w:type="paragraph" w:customStyle="1" w:styleId="NoteinProof">
    <w:name w:val="Note_in_Proof"/>
    <w:basedOn w:val="BaseText"/>
    <w:rsid w:val="00025853"/>
  </w:style>
  <w:style w:type="paragraph" w:customStyle="1" w:styleId="ParagraphPostHead">
    <w:name w:val="Paragraph_Post_Head"/>
    <w:basedOn w:val="BaseText"/>
    <w:rsid w:val="00025853"/>
  </w:style>
  <w:style w:type="paragraph" w:customStyle="1" w:styleId="Poetry">
    <w:name w:val="Poetry"/>
    <w:basedOn w:val="BaseText"/>
    <w:rsid w:val="00025853"/>
    <w:pPr>
      <w:autoSpaceDE w:val="0"/>
      <w:autoSpaceDN w:val="0"/>
      <w:adjustRightInd w:val="0"/>
      <w:spacing w:after="180"/>
    </w:pPr>
  </w:style>
  <w:style w:type="paragraph" w:customStyle="1" w:styleId="RelatedArticle">
    <w:name w:val="Related_Article"/>
    <w:basedOn w:val="BaseText"/>
    <w:rsid w:val="00025853"/>
  </w:style>
  <w:style w:type="character" w:styleId="Mention">
    <w:name w:val="Mention"/>
    <w:basedOn w:val="DefaultParagraphFont"/>
    <w:uiPriority w:val="99"/>
    <w:unhideWhenUsed/>
    <w:rsid w:val="006106CF"/>
    <w:rPr>
      <w:color w:val="2B579A"/>
      <w:shd w:val="clear" w:color="auto" w:fill="E6E6E6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244100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760855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598563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975097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06670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7479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6386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5311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0635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4691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7585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4263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3553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2734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45374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60368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44381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59177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38263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04222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32914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75864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20518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64885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954897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52028480">
              <w:marLeft w:val="0"/>
              <w:marRight w:val="0"/>
              <w:marTop w:val="0"/>
              <w:marBottom w:val="165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117168133">
          <w:marLeft w:val="0"/>
          <w:marRight w:val="0"/>
          <w:marTop w:val="165"/>
          <w:marBottom w:val="165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254809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3471233">
                  <w:marLeft w:val="0"/>
                  <w:marRight w:val="225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4657828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11430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02709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90988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22590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22623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40777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41697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25040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55100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01686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72789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63954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68836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84363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62945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397864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611388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4649076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7468498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43482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360053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401396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626078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87419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61016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52229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45140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10638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34233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87858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18157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77868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47258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95374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909305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518832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4923748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7469964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1000733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7640628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7285098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9331244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87838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16372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83307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18681261">
          <w:marLeft w:val="0"/>
          <w:marRight w:val="0"/>
          <w:marTop w:val="288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044308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755589020">
          <w:marLeft w:val="0"/>
          <w:marRight w:val="0"/>
          <w:marTop w:val="288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516183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0427548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48637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2991685">
          <w:marLeft w:val="0"/>
          <w:marRight w:val="0"/>
          <w:marTop w:val="165"/>
          <w:marBottom w:val="165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465737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71725260">
                  <w:marLeft w:val="0"/>
                  <w:marRight w:val="225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8171451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36184206">
              <w:marLeft w:val="0"/>
              <w:marRight w:val="0"/>
              <w:marTop w:val="0"/>
              <w:marBottom w:val="165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0459839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84371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10529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21966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44916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55670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13935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50061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92247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43471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60006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75280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95143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44943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71901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72160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19677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90747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05747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26554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94302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12452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65617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43521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80945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13942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95252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13886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36905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35995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28429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36965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15581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65987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40729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85399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94920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98732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16958481">
          <w:marLeft w:val="0"/>
          <w:marRight w:val="0"/>
          <w:marTop w:val="0"/>
          <w:marBottom w:val="405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3528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5865259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96754111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958101433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5815274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21072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20297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59229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19174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47239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18838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79259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71677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30946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45531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48103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36777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20028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86726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07589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14432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37444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46429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69186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06359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14823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00705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53808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24710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21833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65474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89742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11636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53606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53762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98505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6054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14861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96260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27020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63211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04913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39691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97468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23105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webSettings" Target="webSettings.xml"/><Relationship Id="rId13" Type="http://schemas.openxmlformats.org/officeDocument/2006/relationships/theme" Target="theme/theme1.xml"/><Relationship Id="rId3" Type="http://schemas.openxmlformats.org/officeDocument/2006/relationships/customXml" Target="../customXml/item3.xml"/><Relationship Id="rId7" Type="http://schemas.openxmlformats.org/officeDocument/2006/relationships/settings" Target="settings.xml"/><Relationship Id="rId12" Type="http://schemas.openxmlformats.org/officeDocument/2006/relationships/fontTable" Target="fontTable.xm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hyperlink" Target="https://doi.org/10.22427/NTP-DATA-002-00600-0002-000-0" TargetMode="External"/><Relationship Id="rId5" Type="http://schemas.openxmlformats.org/officeDocument/2006/relationships/numbering" Target="numbering.xml"/><Relationship Id="rId10" Type="http://schemas.openxmlformats.org/officeDocument/2006/relationships/endnotes" Target="endnotes.xm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2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>
    <SharedWithUsers xmlns="3795b092-1627-4b40-a8a2-894e6ef55312">
      <UserInfo>
        <DisplayName/>
        <AccountId xsi:nil="true"/>
        <AccountType/>
      </UserInfo>
    </SharedWithUsers>
    <MediaLengthInSeconds xmlns="dd3697e1-ace8-4676-9d05-dcae697b1c51" xsi:nil="true"/>
    <TaxCatchAll xmlns="3795b092-1627-4b40-a8a2-894e6ef55312" xsi:nil="true"/>
    <lcf76f155ced4ddcb4097134ff3c332f xmlns="dd3697e1-ace8-4676-9d05-dcae697b1c51">
      <Terms xmlns="http://schemas.microsoft.com/office/infopath/2007/PartnerControls"/>
    </lcf76f155ced4ddcb4097134ff3c332f>
  </documentManagement>
</p:properties>
</file>

<file path=customXml/item3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4FA8DF46429AB14DB7B9B7103DC5D292" ma:contentTypeVersion="14" ma:contentTypeDescription="Create a new document." ma:contentTypeScope="" ma:versionID="a504f50587eaa5ddc4e5d89792f3a189">
  <xsd:schema xmlns:xsd="http://www.w3.org/2001/XMLSchema" xmlns:xs="http://www.w3.org/2001/XMLSchema" xmlns:p="http://schemas.microsoft.com/office/2006/metadata/properties" xmlns:ns2="dd3697e1-ace8-4676-9d05-dcae697b1c51" xmlns:ns3="3795b092-1627-4b40-a8a2-894e6ef55312" targetNamespace="http://schemas.microsoft.com/office/2006/metadata/properties" ma:root="true" ma:fieldsID="5ddd8eda15f9440b1abb5cff367f5e02" ns2:_="" ns3:_="">
    <xsd:import namespace="dd3697e1-ace8-4676-9d05-dcae697b1c51"/>
    <xsd:import namespace="3795b092-1627-4b40-a8a2-894e6ef55312"/>
    <xsd:element name="properties">
      <xsd:complexType>
        <xsd:sequence>
          <xsd:element name="documentManagement">
            <xsd:complexType>
              <xsd:all>
                <xsd:element ref="ns2:MediaServiceMetadata" minOccurs="0"/>
                <xsd:element ref="ns2:MediaServiceFastMetadata" minOccurs="0"/>
                <xsd:element ref="ns2:MediaServiceAutoTags" minOccurs="0"/>
                <xsd:element ref="ns2:MediaServiceGenerationTime" minOccurs="0"/>
                <xsd:element ref="ns2:MediaServiceEventHashCode" minOccurs="0"/>
                <xsd:element ref="ns2:MediaServiceDateTaken" minOccurs="0"/>
                <xsd:element ref="ns2:MediaServiceOCR" minOccurs="0"/>
                <xsd:element ref="ns2:MediaLengthInSeconds" minOccurs="0"/>
                <xsd:element ref="ns3:SharedWithUsers" minOccurs="0"/>
                <xsd:element ref="ns3:SharedWithDetails" minOccurs="0"/>
                <xsd:element ref="ns2:lcf76f155ced4ddcb4097134ff3c332f" minOccurs="0"/>
                <xsd:element ref="ns3:TaxCatchAll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dd3697e1-ace8-4676-9d05-dcae697b1c51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Tags" ma:index="10" nillable="true" ma:displayName="Tags" ma:internalName="MediaServiceAutoTags" ma:readOnly="true">
      <xsd:simpleType>
        <xsd:restriction base="dms:Text"/>
      </xsd:simpleType>
    </xsd:element>
    <xsd:element name="MediaServiceGenerationTime" ma:index="11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2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DateTaken" ma:index="13" nillable="true" ma:displayName="MediaServiceDateTaken" ma:hidden="true" ma:internalName="MediaServiceDateTaken" ma:readOnly="true">
      <xsd:simpleType>
        <xsd:restriction base="dms:Text"/>
      </xsd:simpleType>
    </xsd:element>
    <xsd:element name="MediaServiceOCR" ma:index="14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LengthInSeconds" ma:index="15" nillable="true" ma:displayName="Length (seconds)" ma:internalName="MediaLengthInSeconds" ma:readOnly="true">
      <xsd:simpleType>
        <xsd:restriction base="dms:Unknown"/>
      </xsd:simpleType>
    </xsd:element>
    <xsd:element name="lcf76f155ced4ddcb4097134ff3c332f" ma:index="19" nillable="true" ma:taxonomy="true" ma:internalName="lcf76f155ced4ddcb4097134ff3c332f" ma:taxonomyFieldName="MediaServiceImageTags" ma:displayName="Image Tags" ma:readOnly="false" ma:fieldId="{5cf76f15-5ced-4ddc-b409-7134ff3c332f}" ma:taxonomyMulti="true" ma:sspId="8ce9f98e-9ad5-43de-b59a-72d7e946aae0" ma:termSetId="09814cd3-568e-fe90-9814-8d621ff8fb84" ma:anchorId="fba54fb3-c3e1-fe81-a776-ca4b69148c4d" ma:open="true" ma:isKeyword="false">
      <xsd:complexType>
        <xsd:sequence>
          <xsd:element ref="pc:Terms" minOccurs="0" maxOccurs="1"/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3795b092-1627-4b40-a8a2-894e6ef55312" elementFormDefault="qualified">
    <xsd:import namespace="http://schemas.microsoft.com/office/2006/documentManagement/types"/>
    <xsd:import namespace="http://schemas.microsoft.com/office/infopath/2007/PartnerControls"/>
    <xsd:element name="SharedWithUsers" ma:index="16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7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  <xsd:element name="TaxCatchAll" ma:index="20" nillable="true" ma:displayName="Taxonomy Catch All Column" ma:hidden="true" ma:list="{0eebd5df-08b2-4d5a-9c66-eaa67d3c20b2}" ma:internalName="TaxCatchAll" ma:showField="CatchAllData" ma:web="3795b092-1627-4b40-a8a2-894e6ef55312">
      <xsd:complexType>
        <xsd:complexContent>
          <xsd:extension base="dms:MultiChoiceLookup">
            <xsd:sequence>
              <xsd:element name="Value" type="dms:Lookup" maxOccurs="unbounded" minOccurs="0" nillable="true"/>
            </xsd:sequence>
          </xsd:extension>
        </xsd:complexContent>
      </xsd:complex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4.xml><?xml version="1.0" encoding="utf-8"?>
<b:Sources xmlns:b="http://schemas.openxmlformats.org/officeDocument/2006/bibliography" xmlns="http://schemas.openxmlformats.org/officeDocument/2006/bibliography" SelectedStyle="/APASixthEditionOfficeOnline.xsl" StyleName="APA"/>
</file>

<file path=customXml/itemProps1.xml><?xml version="1.0" encoding="utf-8"?>
<ds:datastoreItem xmlns:ds="http://schemas.openxmlformats.org/officeDocument/2006/customXml" ds:itemID="{EDF070CD-7915-4535-ACC6-3B77A3034C16}">
  <ds:schemaRefs>
    <ds:schemaRef ds:uri="http://schemas.microsoft.com/sharepoint/v3/contenttype/forms"/>
  </ds:schemaRefs>
</ds:datastoreItem>
</file>

<file path=customXml/itemProps2.xml><?xml version="1.0" encoding="utf-8"?>
<ds:datastoreItem xmlns:ds="http://schemas.openxmlformats.org/officeDocument/2006/customXml" ds:itemID="{30E4935F-54E4-4955-B450-0261E60BCA8A}">
  <ds:schemaRefs>
    <ds:schemaRef ds:uri="http://schemas.microsoft.com/office/2006/metadata/properties"/>
    <ds:schemaRef ds:uri="http://schemas.microsoft.com/office/infopath/2007/PartnerControls"/>
    <ds:schemaRef ds:uri="5cea0330-2129-47dc-b953-4c08381621d1"/>
    <ds:schemaRef ds:uri="3d9922d7-8bb0-42f2-9893-68618b1bd898"/>
  </ds:schemaRefs>
</ds:datastoreItem>
</file>

<file path=customXml/itemProps3.xml><?xml version="1.0" encoding="utf-8"?>
<ds:datastoreItem xmlns:ds="http://schemas.openxmlformats.org/officeDocument/2006/customXml" ds:itemID="{8DC6BD8E-EF69-4B99-AA19-A7DB4D1D5C54}"/>
</file>

<file path=customXml/itemProps4.xml><?xml version="1.0" encoding="utf-8"?>
<ds:datastoreItem xmlns:ds="http://schemas.openxmlformats.org/officeDocument/2006/customXml" ds:itemID="{252373D4-C031-D043-9795-0C53D20F715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1</TotalTime>
  <Pages>2</Pages>
  <Words>851</Words>
  <Characters>4851</Characters>
  <Application>Microsoft Office Word</Application>
  <DocSecurity>0</DocSecurity>
  <Lines>40</Lines>
  <Paragraphs>1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Inera Inc.</Company>
  <LinksUpToDate>false</LinksUpToDate>
  <CharactersWithSpaces>569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hapiro, Andy (NIH/NIEHS) [E]</dc:creator>
  <cp:keywords/>
  <dc:description/>
  <cp:lastModifiedBy>Luh, Jeanne</cp:lastModifiedBy>
  <cp:revision>259</cp:revision>
  <cp:lastPrinted>2018-11-28T00:53:00Z</cp:lastPrinted>
  <dcterms:created xsi:type="dcterms:W3CDTF">2021-11-29T02:50:00Z</dcterms:created>
  <dcterms:modified xsi:type="dcterms:W3CDTF">2022-05-17T14:0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4FA8DF46429AB14DB7B9B7103DC5D292</vt:lpwstr>
  </property>
  <property fmtid="{D5CDD505-2E9C-101B-9397-08002B2CF9AE}" pid="3" name="Order">
    <vt:r8>939400</vt:r8>
  </property>
  <property fmtid="{D5CDD505-2E9C-101B-9397-08002B2CF9AE}" pid="4" name="_ExtendedDescription">
    <vt:lpwstr/>
  </property>
  <property fmtid="{D5CDD505-2E9C-101B-9397-08002B2CF9AE}" pid="5" name="TriggerFlowInfo">
    <vt:lpwstr/>
  </property>
  <property fmtid="{D5CDD505-2E9C-101B-9397-08002B2CF9AE}" pid="6" name="ComplianceAssetId">
    <vt:lpwstr/>
  </property>
  <property fmtid="{D5CDD505-2E9C-101B-9397-08002B2CF9AE}" pid="7" name="xd_Signature">
    <vt:bool>false</vt:bool>
  </property>
  <property fmtid="{D5CDD505-2E9C-101B-9397-08002B2CF9AE}" pid="8" name="xd_ProgID">
    <vt:lpwstr/>
  </property>
  <property fmtid="{D5CDD505-2E9C-101B-9397-08002B2CF9AE}" pid="9" name="TemplateUrl">
    <vt:lpwstr/>
  </property>
</Properties>
</file>